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 xml:space="preserve">Jenna Braun and Christopher J. </w:t>
      </w:r>
      <w:proofErr w:type="spellStart"/>
      <w:r>
        <w:rPr>
          <w:lang w:val="en-US"/>
        </w:rPr>
        <w:t>Lortie</w:t>
      </w:r>
      <w:proofErr w:type="spellEnd"/>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5F8F1896" w14:textId="1396012F" w:rsidR="007776F9" w:rsidRDefault="007776F9" w:rsidP="001B6B3A">
      <w:pPr>
        <w:ind w:left="720"/>
        <w:rPr>
          <w:lang w:val="en-US"/>
        </w:rPr>
      </w:pPr>
      <w:r>
        <w:rPr>
          <w:lang w:val="en-US"/>
        </w:rPr>
        <w:t>1. Purpose</w:t>
      </w:r>
    </w:p>
    <w:p w14:paraId="18AFB181" w14:textId="4E93F8CA" w:rsidR="007776F9" w:rsidRDefault="007776F9" w:rsidP="001B6B3A">
      <w:pPr>
        <w:ind w:left="720"/>
        <w:rPr>
          <w:lang w:val="en-US"/>
        </w:rPr>
      </w:pPr>
      <w:r>
        <w:rPr>
          <w:lang w:val="en-US"/>
        </w:rPr>
        <w:t>2. Methods</w:t>
      </w:r>
    </w:p>
    <w:p w14:paraId="0E56D228" w14:textId="5DE25EF4" w:rsidR="007776F9" w:rsidRDefault="007776F9" w:rsidP="001B6B3A">
      <w:pPr>
        <w:ind w:left="720"/>
        <w:rPr>
          <w:lang w:val="en-US"/>
        </w:rPr>
      </w:pPr>
      <w:r>
        <w:rPr>
          <w:lang w:val="en-US"/>
        </w:rPr>
        <w:t>3. Results</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19146B17" w14:textId="77777777" w:rsidR="00752AD1" w:rsidRDefault="00752AD1">
      <w:pPr>
        <w:rPr>
          <w:lang w:val="en-US"/>
        </w:rPr>
      </w:pPr>
    </w:p>
    <w:p w14:paraId="714F715D" w14:textId="77777777" w:rsidR="00752AD1" w:rsidRDefault="00752AD1">
      <w:pPr>
        <w:rPr>
          <w:lang w:val="en-US"/>
        </w:rPr>
      </w:pPr>
    </w:p>
    <w:p w14:paraId="5E5C7D96" w14:textId="77777777" w:rsidR="00752AD1" w:rsidRDefault="00752AD1">
      <w:pPr>
        <w:rPr>
          <w:lang w:val="en-US"/>
        </w:rPr>
      </w:pPr>
    </w:p>
    <w:p w14:paraId="5A36B60E" w14:textId="77777777" w:rsidR="00752AD1" w:rsidRDefault="00752AD1">
      <w:pPr>
        <w:rPr>
          <w:lang w:val="en-US"/>
        </w:rPr>
      </w:pPr>
    </w:p>
    <w:p w14:paraId="5FB5EEFF"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496992BC" w14:textId="77777777" w:rsidR="008326BB" w:rsidRDefault="00694DE4" w:rsidP="00694DE4">
      <w:pPr>
        <w:spacing w:line="360" w:lineRule="auto"/>
      </w:pPr>
      <w:r>
        <w:t xml:space="preserve">The extent to which community assembly mechanisms are deterministic processes i.e. niche based is a central topic in ecology. There are two major hypothesized </w:t>
      </w:r>
      <w:r w:rsidR="000C2F34">
        <w:t xml:space="preserve">deterministic </w:t>
      </w:r>
      <w:r>
        <w:t xml:space="preserve">processes that predict contrasting but non-exclusive patterns in the trait distributions of coexisting species. Environmental filtering structures communities by only allowing only organisms capable of surviving local conditions to persist within the local species pool </w:t>
      </w:r>
      <w:r>
        <w:fldChar w:fldCharType="begin"/>
      </w:r>
      <w:r w:rsidR="005C0A4B">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005C0A4B" w:rsidRPr="005C0A4B">
        <w:t>(</w:t>
      </w:r>
      <w:proofErr w:type="spellStart"/>
      <w:r w:rsidR="005C0A4B" w:rsidRPr="005C0A4B">
        <w:t>Keddy</w:t>
      </w:r>
      <w:proofErr w:type="spellEnd"/>
      <w:r w:rsidR="005C0A4B" w:rsidRPr="005C0A4B">
        <w:t xml:space="preserve"> 1992, </w:t>
      </w:r>
      <w:proofErr w:type="spellStart"/>
      <w:r w:rsidR="005C0A4B" w:rsidRPr="005C0A4B">
        <w:t>Vellend</w:t>
      </w:r>
      <w:proofErr w:type="spellEnd"/>
      <w:r w:rsidR="005C0A4B" w:rsidRPr="005C0A4B">
        <w:t xml:space="preserve">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A707F7">
        <w:fldChar w:fldCharType="separate"/>
      </w:r>
      <w:r>
        <w:fldChar w:fldCharType="end"/>
      </w:r>
      <w:r>
        <w:t xml:space="preserve">. </w:t>
      </w:r>
      <w:r w:rsidR="002C47C4">
        <w:t>Environmental filtering</w:t>
      </w:r>
      <w:r>
        <w:t xml:space="preserve"> can </w:t>
      </w:r>
      <w:r w:rsidR="002C47C4">
        <w:t xml:space="preserve">therefore </w:t>
      </w:r>
      <w:r>
        <w:t xml:space="preserve">lead to a convergence in traits among </w:t>
      </w:r>
      <w:r w:rsidR="002C47C4">
        <w:t>coexisting species</w:t>
      </w:r>
      <w:r>
        <w:t xml:space="preserve">. </w:t>
      </w:r>
      <w:r w:rsidRPr="004D114E">
        <w:t>In contrast,</w:t>
      </w:r>
      <w:r w:rsidR="00BC5B68">
        <w:t xml:space="preserve"> the concept of</w:t>
      </w:r>
      <w:r w:rsidRPr="004D114E">
        <w:t xml:space="preserve"> limiting similarity </w:t>
      </w:r>
      <w:r w:rsidR="00BC5B68">
        <w:t xml:space="preserve">suggests that dissimilarity in traits among ecologically similar species can promote coexistence through reducing competition and partitioning resources and the environment </w:t>
      </w:r>
      <w:r>
        <w:fldChar w:fldCharType="begin"/>
      </w:r>
      <w:r w:rsidR="00BC5B68">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00BC5B68" w:rsidRPr="00BC5B68">
        <w:t xml:space="preserve">(Abrams 1983, </w:t>
      </w:r>
      <w:proofErr w:type="spellStart"/>
      <w:r w:rsidR="00BC5B68" w:rsidRPr="00BC5B68">
        <w:t>Götzenberger</w:t>
      </w:r>
      <w:proofErr w:type="spellEnd"/>
      <w:r w:rsidR="00BC5B68" w:rsidRPr="00BC5B68">
        <w:t xml:space="preserve">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A707F7">
        <w:fldChar w:fldCharType="separate"/>
      </w:r>
      <w:r w:rsidRPr="004D114E">
        <w:fldChar w:fldCharType="end"/>
      </w:r>
      <w:r w:rsidRPr="004D114E">
        <w:t>.</w:t>
      </w:r>
      <w:r w:rsidRPr="00ED17F0">
        <w:t xml:space="preserve"> </w:t>
      </w:r>
      <w:r w:rsidR="00BC5B68">
        <w:t xml:space="preserve">Limiting similarity </w:t>
      </w:r>
      <w:r>
        <w:t xml:space="preserve">can </w:t>
      </w:r>
      <w:r w:rsidR="00BC5B68">
        <w:t xml:space="preserve">therefore </w:t>
      </w:r>
      <w:r>
        <w:t xml:space="preserve">lead to a divergence in traits among coexisting species. </w:t>
      </w:r>
      <w:r w:rsidR="007B259B">
        <w:t xml:space="preserve">At broad spatial scales, environmental filtering is expected to be the dominant assembly mechanism, whereas at the finer spatial scales </w:t>
      </w:r>
      <w:r w:rsidRPr="00ED17F0">
        <w:t xml:space="preserve">that </w:t>
      </w:r>
      <w:r w:rsidR="007B259B">
        <w:t xml:space="preserve">species </w:t>
      </w:r>
      <w:r w:rsidRPr="00ED17F0">
        <w:t xml:space="preserve">interactions actually occur at, </w:t>
      </w:r>
      <w:r w:rsidR="007B259B">
        <w:t>mechanisms related to biotic interactions such as limiting similarity should prevail.</w:t>
      </w:r>
      <w:r w:rsidRPr="00ED17F0">
        <w:t xml:space="preserve"> </w:t>
      </w:r>
    </w:p>
    <w:p w14:paraId="5788DB95" w14:textId="74044080" w:rsidR="00694DE4" w:rsidRDefault="008326BB" w:rsidP="00694DE4">
      <w:pPr>
        <w:spacing w:line="360" w:lineRule="auto"/>
      </w:pPr>
      <w:r>
        <w:t xml:space="preserve">Functional traits reflect aspects of morphology, life history or physiology that enable an organism to be successful in an environment </w:t>
      </w:r>
      <w:r>
        <w:fldChar w:fldCharType="begin"/>
      </w:r>
      <w:r>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Pr="00923ED2">
        <w:t>(</w:t>
      </w:r>
      <w:proofErr w:type="spellStart"/>
      <w:r w:rsidRPr="00923ED2">
        <w:t>Violle</w:t>
      </w:r>
      <w:proofErr w:type="spellEnd"/>
      <w:r w:rsidRPr="00923ED2">
        <w:t xml:space="preserve"> et al. 2007)</w:t>
      </w:r>
      <w:r>
        <w:fldChar w:fldCharType="end"/>
      </w:r>
      <w:r>
        <w:fldChar w:fldCharType="begin"/>
      </w:r>
      <w:r>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fldChar w:fldCharType="end"/>
      </w:r>
      <w:r>
        <w:t>.</w:t>
      </w:r>
      <w:r>
        <w:t xml:space="preserve"> The empirical research that supports trait-based community assembly theory is dominated by plant functional traits. </w:t>
      </w:r>
      <w:r w:rsidR="002D7623">
        <w:t>However, the field of animal functional ecology has been growing and is necessary research to understand deterministic community assembly processes in general.</w:t>
      </w:r>
      <w:r>
        <w:t xml:space="preserve"> </w:t>
      </w:r>
      <w:r w:rsidR="003B606A">
        <w:t xml:space="preserve">Ants are a model system to study assembly processes because ant communities are often strongly structured by </w:t>
      </w:r>
      <w:r w:rsidR="00A26681">
        <w:t xml:space="preserve">abiotic </w:t>
      </w:r>
      <w:r w:rsidR="003B606A">
        <w:t xml:space="preserve">environmental conditions </w:t>
      </w:r>
      <w:r w:rsidR="003B606A">
        <w:fldChar w:fldCharType="begin"/>
      </w:r>
      <w:r w:rsidR="003B606A">
        <w:instrText xml:space="preserve"> ADDIN ZOTERO_ITEM CSL_CITATION {"citationID":"QQ75fgSM","properties":{"formattedCitation":"(Gibb et al., 2015; Retana &amp; Cerd\\uc0\\u225{}, 2000)","plainCitation":"(Gibb et al., 2015; Retana &amp; Cerdá, 2000)","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3B606A" w:rsidRPr="009A5C47">
        <w:t xml:space="preserve">(Gibb et al., 2015; </w:t>
      </w:r>
      <w:proofErr w:type="spellStart"/>
      <w:r w:rsidR="003B606A" w:rsidRPr="009A5C47">
        <w:t>Retana</w:t>
      </w:r>
      <w:proofErr w:type="spellEnd"/>
      <w:r w:rsidR="003B606A" w:rsidRPr="009A5C47">
        <w:t xml:space="preserve"> &amp; </w:t>
      </w:r>
      <w:proofErr w:type="spellStart"/>
      <w:r w:rsidR="003B606A" w:rsidRPr="009A5C47">
        <w:t>Cerdá</w:t>
      </w:r>
      <w:proofErr w:type="spellEnd"/>
      <w:r w:rsidR="003B606A" w:rsidRPr="009A5C47">
        <w:t>, 2000)</w:t>
      </w:r>
      <w:r w:rsidR="003B606A">
        <w:fldChar w:fldCharType="end"/>
      </w:r>
      <w:r w:rsidR="003B606A">
        <w:t xml:space="preserve"> and competition </w:t>
      </w:r>
      <w:r w:rsidR="003B606A">
        <w:fldChar w:fldCharType="begin"/>
      </w:r>
      <w:r w:rsidR="003B606A">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3B606A" w:rsidRPr="009A5C47">
        <w:t>(Camarota et al., 2016)</w:t>
      </w:r>
      <w:r w:rsidR="003B606A">
        <w:fldChar w:fldCharType="end"/>
      </w:r>
      <w:r w:rsidR="003B606A">
        <w:t xml:space="preserve">, though the latter is the subject of continuing debate </w:t>
      </w:r>
      <w:r w:rsidR="003B606A">
        <w:fldChar w:fldCharType="begin"/>
      </w:r>
      <w:r w:rsidR="003B606A">
        <w:instrText xml:space="preserve"> ADDIN ZOTERO_ITEM CSL_CITATION {"citationID":"opMRI5rM","properties":{"formattedCitation":"(Andersen, 2008; Tschinkel &amp; King, 2017)","plainCitation":"(Andersen, 2008; Tschinkel &amp;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3B606A" w:rsidRPr="009A5C47">
        <w:t xml:space="preserve">(Andersen, 2008; </w:t>
      </w:r>
      <w:proofErr w:type="spellStart"/>
      <w:r w:rsidR="003B606A" w:rsidRPr="009A5C47">
        <w:t>Tschinkel</w:t>
      </w:r>
      <w:proofErr w:type="spellEnd"/>
      <w:r w:rsidR="003B606A" w:rsidRPr="009A5C47">
        <w:t xml:space="preserve"> &amp;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3B606A">
        <w:fldChar w:fldCharType="separate"/>
      </w:r>
      <w:r w:rsidR="003B606A">
        <w:fldChar w:fldCharType="end"/>
      </w:r>
      <w:r w:rsidR="003B606A">
        <w:t xml:space="preserve">. Ants are one of the most dominant insect groups in terrestrial ecosystems, and in deserts, many species are keystone taxa through their strong influence on most ecological processes </w:t>
      </w:r>
      <w:r w:rsidR="003B606A">
        <w:fldChar w:fldCharType="begin"/>
      </w:r>
      <w:r w:rsidR="003B606A">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B606A">
        <w:fldChar w:fldCharType="separate"/>
      </w:r>
      <w:r w:rsidR="003B606A" w:rsidRPr="009A5C47">
        <w:t>(</w:t>
      </w:r>
      <w:proofErr w:type="spellStart"/>
      <w:r w:rsidR="003B606A" w:rsidRPr="009A5C47">
        <w:t>Whitford</w:t>
      </w:r>
      <w:proofErr w:type="spellEnd"/>
      <w:r w:rsidR="003B606A" w:rsidRPr="009A5C47">
        <w:t>, 2000)</w:t>
      </w:r>
      <w:r w:rsidR="003B606A">
        <w:fldChar w:fldCharType="end"/>
      </w:r>
      <w:r w:rsidR="003B606A">
        <w:t xml:space="preserve">. </w:t>
      </w:r>
      <w:r w:rsidR="00694DE4">
        <w:t xml:space="preserve">In deserts, shrubs reduce environmental stress by reducing daytime heat and retaining warmth overnight, creating locally stable micro-climates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A707F7">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A707F7">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Surface complexity can act as a filter on ant traits, for example longer-legged ant species are more successful on rugose surfaces that short-legged species </w:t>
      </w:r>
      <w:r w:rsidR="00694DE4">
        <w:fldChar w:fldCharType="begin"/>
      </w:r>
      <w:r w:rsidR="00923ED2">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694DE4">
        <w:fldChar w:fldCharType="separate"/>
      </w:r>
      <w:r w:rsidR="00923ED2" w:rsidRPr="00923ED2">
        <w:t>(Kaspari and Weiser 1999)</w:t>
      </w:r>
      <w:r w:rsidR="00694DE4">
        <w:fldChar w:fldCharType="end"/>
      </w:r>
      <w:r w:rsidR="00694DE4">
        <w:fldChar w:fldCharType="begin"/>
      </w:r>
      <w:r w:rsidR="00694DE4">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A707F7">
        <w:fldChar w:fldCharType="separate"/>
      </w:r>
      <w:r w:rsidR="00694DE4">
        <w:fldChar w:fldCharType="end"/>
      </w:r>
      <w:r w:rsidR="00694DE4">
        <w:t xml:space="preserve">. Therefore, at </w:t>
      </w:r>
      <w:r w:rsidR="00694DE4">
        <w:lastRenderedPageBreak/>
        <w:t xml:space="preserve">fine scales, there is the capacity for foundation shrubs and ground-covering vegetation to alter taxonomic composition, trait distributions and coexistence patterns of the ant community. </w:t>
      </w:r>
    </w:p>
    <w:p w14:paraId="7B9BB0A4" w14:textId="65C0C4FE" w:rsidR="00694DE4" w:rsidRDefault="00694DE4" w:rsidP="00694DE4">
      <w:pPr>
        <w:spacing w:line="360" w:lineRule="auto"/>
      </w:pPr>
      <w:r>
        <w:t>The</w:t>
      </w:r>
      <w:r w:rsidRPr="0025379A">
        <w:t xml:space="preserve"> relative importance of </w:t>
      </w:r>
      <w:r>
        <w:t>environmental and biotic filtering mechanisms</w:t>
      </w:r>
      <w:r w:rsidRPr="0025379A">
        <w:t xml:space="preserve">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rsidR="00923ED2">
        <w:instrText xml:space="preserve"> ADDIN ZOTERO_ITEM CSL_CITATION {"citationID":"PRDywtHm","properties":{"formattedCitation":"(Bertness and Callaway 1994)","plainCitation":"(Bertness and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00923ED2" w:rsidRPr="00923ED2">
        <w:t>(Bertness and Callaway 1994)</w:t>
      </w:r>
      <w:r>
        <w:fldChar w:fldCharType="end"/>
      </w:r>
      <w:r>
        <w:t>. T</w:t>
      </w:r>
      <w:r w:rsidRPr="003174AB">
        <w:t xml:space="preserve">here is extensive empirical support </w:t>
      </w:r>
      <w:r>
        <w:t xml:space="preserve">for the stress gradient hypothesis in plant communities </w:t>
      </w:r>
      <w:r>
        <w:fldChar w:fldCharType="begin"/>
      </w:r>
      <w:r w:rsidR="00923ED2">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00923ED2"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r w:rsidR="00BB6C69">
        <w:t xml:space="preserve">In harsh environments like deserts, environmental gradients are typically </w:t>
      </w:r>
      <w:commentRangeStart w:id="0"/>
      <w:commentRangeStart w:id="1"/>
      <w:r w:rsidR="00BB6C69">
        <w:t>also stress gradients.</w:t>
      </w:r>
      <w:commentRangeEnd w:id="0"/>
      <w:r w:rsidR="00822AA8">
        <w:rPr>
          <w:rStyle w:val="CommentReference"/>
        </w:rPr>
        <w:commentReference w:id="0"/>
      </w:r>
      <w:commentRangeEnd w:id="1"/>
      <w:r w:rsidR="00822AA8">
        <w:rPr>
          <w:rStyle w:val="CommentReference"/>
        </w:rPr>
        <w:commentReference w:id="1"/>
      </w:r>
    </w:p>
    <w:p w14:paraId="2E12752C" w14:textId="35388A01" w:rsidR="007D48E7" w:rsidRDefault="007D48E7" w:rsidP="00694DE4">
      <w:pPr>
        <w:spacing w:line="360" w:lineRule="auto"/>
      </w:pPr>
      <w:r>
        <w:t xml:space="preserve">Community assembly mechanisms are widely known to be scale-dependent, however, </w:t>
      </w:r>
      <w:r w:rsidR="00F4026F">
        <w:t xml:space="preserve">Environmental niche modelling is… </w:t>
      </w:r>
      <w:r w:rsidR="00760461">
        <w:t xml:space="preserve">The geographic overlap in climatic niche… </w:t>
      </w:r>
      <w:r w:rsidR="005D2290">
        <w:t xml:space="preserve">Most community assembly studies use a single scale of study, or use multiple communities to test along gradients. SDMs model… The use of geographic niche overlap has been used alongside phylogenetic clustering to study… However it is not used alongside </w:t>
      </w:r>
      <w:r w:rsidR="003F2DD9">
        <w:t xml:space="preserve">regular assembly </w:t>
      </w:r>
      <w:r w:rsidR="005D2290">
        <w:t>studies</w:t>
      </w:r>
      <w:r w:rsidR="003F2DD9">
        <w:t>. It can therefore provide an estimate of the environmental niche overlap between species at the largest scales relevant to the species.</w:t>
      </w:r>
    </w:p>
    <w:p w14:paraId="0AA71EA0" w14:textId="68E1C265" w:rsidR="00F5200F" w:rsidRDefault="00B8449F" w:rsidP="00694DE4">
      <w:pPr>
        <w:spacing w:line="360" w:lineRule="auto"/>
      </w:pPr>
      <w:r>
        <w:t xml:space="preserve">We </w:t>
      </w:r>
      <w:r w:rsidR="00D357CC">
        <w:t>examined the hypothesis that desert ant communities are assembled by niche-based processes by testing the following predictions:</w:t>
      </w:r>
      <w:r>
        <w:t xml:space="preserve"> </w:t>
      </w:r>
    </w:p>
    <w:p w14:paraId="1DDE95DC" w14:textId="20740F7C" w:rsidR="00912C98" w:rsidRDefault="00694DE4" w:rsidP="00CB40A2">
      <w:pPr>
        <w:pStyle w:val="ListParagraph"/>
        <w:numPr>
          <w:ilvl w:val="0"/>
          <w:numId w:val="1"/>
        </w:numPr>
        <w:spacing w:line="360" w:lineRule="auto"/>
      </w:pPr>
      <w:r>
        <w:t xml:space="preserve">There will be evidence for </w:t>
      </w:r>
      <w:r w:rsidR="00D357CC">
        <w:t xml:space="preserve">environmental </w:t>
      </w:r>
      <w:r>
        <w:t>filtering on ant communities through the following responses to environmental gradients</w:t>
      </w:r>
      <w:r w:rsidR="00CB40A2">
        <w:t>:</w:t>
      </w:r>
      <w:r>
        <w:t xml:space="preserve"> a) alpha and beta diversity</w:t>
      </w:r>
      <w:r w:rsidR="00B87334">
        <w:t>,</w:t>
      </w:r>
      <w:r>
        <w:t xml:space="preserve"> b) trait convergence </w:t>
      </w:r>
      <w:r w:rsidR="00CB40A2">
        <w:t xml:space="preserve">or divergence </w:t>
      </w:r>
      <w:r>
        <w:t xml:space="preserve">i.e. </w:t>
      </w:r>
      <w:r w:rsidR="00CB40A2">
        <w:t>changes to functional dispersion</w:t>
      </w:r>
      <w:r w:rsidR="00B87334">
        <w:t xml:space="preserve">, and </w:t>
      </w:r>
      <w:r w:rsidR="00CB40A2">
        <w:t>c</w:t>
      </w:r>
      <w:r>
        <w:t xml:space="preserve">) specific trait by environment interactions </w:t>
      </w:r>
      <w:r w:rsidR="00CB40A2">
        <w:t>(community weighted mean trait values</w:t>
      </w:r>
      <w:r w:rsidR="003F2DD9">
        <w:t xml:space="preserve"> will be correlated with environmental gradients</w:t>
      </w:r>
      <w:r w:rsidR="00CB40A2">
        <w:t>)</w:t>
      </w:r>
    </w:p>
    <w:p w14:paraId="3E59C1B6" w14:textId="15CAF7AB" w:rsidR="00CB40A2" w:rsidRDefault="004E2933" w:rsidP="00CB40A2">
      <w:pPr>
        <w:pStyle w:val="ListParagraph"/>
        <w:numPr>
          <w:ilvl w:val="0"/>
          <w:numId w:val="1"/>
        </w:numPr>
        <w:spacing w:line="360" w:lineRule="auto"/>
      </w:pPr>
      <w:r>
        <w:t>Dissimilarity in climatic environmental niche</w:t>
      </w:r>
      <w:r w:rsidR="00CB40A2">
        <w:t xml:space="preserve"> </w:t>
      </w:r>
      <w:r>
        <w:t xml:space="preserve">between species </w:t>
      </w:r>
      <w:r w:rsidR="00CB40A2">
        <w:t xml:space="preserve">will be </w:t>
      </w:r>
      <w:r>
        <w:t>correlated their dissimilarity in traits</w:t>
      </w:r>
    </w:p>
    <w:p w14:paraId="6BFEF16D" w14:textId="2E80DF0E" w:rsidR="00CB40A2" w:rsidRDefault="00CB40A2" w:rsidP="00CB40A2">
      <w:pPr>
        <w:pStyle w:val="ListParagraph"/>
        <w:numPr>
          <w:ilvl w:val="0"/>
          <w:numId w:val="1"/>
        </w:numPr>
        <w:spacing w:line="360" w:lineRule="auto"/>
      </w:pPr>
      <w:r>
        <w:t>Effect size measure of the trait dispersion of co-occurring ants will decrease with stress (stress gradient).</w:t>
      </w:r>
    </w:p>
    <w:p w14:paraId="75987545" w14:textId="210FF76A" w:rsidR="00F85AF7" w:rsidRPr="00694DE4" w:rsidRDefault="00F85AF7">
      <w:pPr>
        <w:rPr>
          <w:b/>
          <w:bCs/>
          <w:lang w:val="en-US"/>
        </w:rPr>
      </w:pPr>
      <w:r w:rsidRPr="00694DE4">
        <w:rPr>
          <w:b/>
          <w:bCs/>
          <w:lang w:val="en-US"/>
        </w:rPr>
        <w:lastRenderedPageBreak/>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xml:space="preserve">). Representative individuals of each species were also barcoded </w:t>
      </w:r>
      <w:r w:rsidR="002030DD">
        <w:t xml:space="preserve">by the </w:t>
      </w:r>
      <w:r w:rsidR="002030DD">
        <w:lastRenderedPageBreak/>
        <w:t>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molesta</w:t>
      </w:r>
      <w:proofErr w:type="spellEnd"/>
      <w:r w:rsidR="00901D4D">
        <w:t xml:space="preserve"> and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aurea</w:t>
      </w:r>
      <w:proofErr w:type="spellEnd"/>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A486091"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The majority of functional </w:t>
      </w:r>
      <w:r w:rsidR="00044E2C">
        <w:t>trait studies</w:t>
      </w:r>
      <w:r w:rsidR="00694DE4">
        <w:t xml:space="preserve"> use traits measured at the species-level </w:t>
      </w:r>
      <w:r w:rsidR="00694DE4">
        <w:fldChar w:fldCharType="begin"/>
      </w:r>
      <w:r w:rsidR="00923ED2">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694DE4">
        <w:fldChar w:fldCharType="separate"/>
      </w:r>
      <w:r w:rsidR="00923ED2" w:rsidRPr="00923ED2">
        <w:t>(de Bello et al. 2021)</w:t>
      </w:r>
      <w:r w:rsidR="00694DE4">
        <w:fldChar w:fldCharType="end"/>
      </w:r>
      <w:r w:rsidR="00694DE4">
        <w:fldChar w:fldCharType="begin"/>
      </w:r>
      <w:r w:rsidR="00923ED2">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A707F7">
        <w:fldChar w:fldCharType="separate"/>
      </w:r>
      <w:r w:rsidR="00694DE4">
        <w:fldChar w:fldCharType="end"/>
      </w:r>
      <w:r w:rsidR="00694DE4">
        <w:t xml:space="preserve">, however traits captured at the population-level can better reflect environmental filtering </w:t>
      </w:r>
      <w:r w:rsidR="00694DE4">
        <w:fldChar w:fldCharType="begin"/>
      </w:r>
      <w:r w:rsidR="00923ED2">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694DE4">
        <w:fldChar w:fldCharType="separate"/>
      </w:r>
      <w:r w:rsidR="00923ED2" w:rsidRPr="00923ED2">
        <w:t>(Jung et al. 2010, Violle et al. 2012)</w:t>
      </w:r>
      <w:r w:rsidR="00694DE4">
        <w:fldChar w:fldCharType="end"/>
      </w:r>
      <w:r w:rsidR="00694DE4">
        <w:t xml:space="preserve"> and may represent local adaptation </w:t>
      </w:r>
      <w:r w:rsidR="00694DE4">
        <w:fldChar w:fldCharType="begin"/>
      </w:r>
      <w:r w:rsidR="00923ED2">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694DE4">
        <w:fldChar w:fldCharType="separate"/>
      </w:r>
      <w:r w:rsidR="00923ED2" w:rsidRPr="00923ED2">
        <w:t>(Kawecki and Ebert 2004)</w:t>
      </w:r>
      <w:r w:rsidR="00694DE4">
        <w:fldChar w:fldCharType="end"/>
      </w:r>
      <w:r w:rsidR="00694DE4">
        <w:t xml:space="preserve">.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0001EF77"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t>
      </w:r>
      <w:proofErr w:type="spellStart"/>
      <w:r w:rsidR="00694DE4">
        <w:t>WorldCli</w:t>
      </w:r>
      <w:r w:rsidR="00923ED2">
        <w:t>m</w:t>
      </w:r>
      <w:proofErr w:type="spellEnd"/>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 xml:space="preserve">(Fick and </w:t>
      </w:r>
      <w:proofErr w:type="spellStart"/>
      <w:r w:rsidR="00923ED2" w:rsidRPr="00923ED2">
        <w:t>Hijmans</w:t>
      </w:r>
      <w:proofErr w:type="spellEnd"/>
      <w:r w:rsidR="00923ED2" w:rsidRPr="00923ED2">
        <w:t xml:space="preserve">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 and 7 or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 xml:space="preserve">We extracted </w:t>
      </w:r>
      <w:r w:rsidR="00553676">
        <w:t xml:space="preserve">two </w:t>
      </w:r>
      <w:r w:rsidR="00923ED2">
        <w:t>bel</w:t>
      </w:r>
      <w:r w:rsidR="00553676">
        <w:t xml:space="preserve">ow-ground measures from a </w:t>
      </w:r>
      <w:r w:rsidR="00553676">
        <w:lastRenderedPageBreak/>
        <w:t>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47CC55C5" w:rsidR="00E02A6E" w:rsidRDefault="003D0436" w:rsidP="003D0436">
      <w:pPr>
        <w:spacing w:line="360" w:lineRule="auto"/>
      </w:pPr>
      <w:r>
        <w:t xml:space="preserve">All analyses used R version 4.1.0 </w:t>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data from</w:t>
      </w:r>
      <w:r>
        <w:t xml:space="preserve"> abundance</w:t>
      </w:r>
      <w:r w:rsidR="00A045B2">
        <w:t xml:space="preserve"> </w:t>
      </w:r>
      <w:r>
        <w:t xml:space="preserve">to occupancy </w:t>
      </w:r>
      <w:r w:rsidR="008B678B">
        <w:t xml:space="preserve">i.e. the proportion of pitfall traps </w:t>
      </w:r>
      <w:r w:rsidR="00EA48EC">
        <w:t xml:space="preserve">at site that each ant species was detected in. </w:t>
      </w:r>
      <w:r w:rsidR="00E02A6E">
        <w:t>We calculated site-level vegetation cover and height by taking the mean value of the quadrats. We calculated variation in vegetation cover by taking the standard deviation of cover within the quadrats.</w:t>
      </w:r>
    </w:p>
    <w:p w14:paraId="163D9782" w14:textId="2F7716B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7378C4">
        <w:t xml:space="preserve"> (vegan</w:t>
      </w:r>
      <w:r w:rsidR="006B1A86">
        <w:t xml:space="preserve"> citation</w:t>
      </w:r>
      <w:r w:rsidR="007378C4">
        <w:t xml:space="preserve">). </w:t>
      </w:r>
    </w:p>
    <w:p w14:paraId="6CA52167" w14:textId="13AE7B58" w:rsidR="004C16D3" w:rsidRDefault="00611F2F" w:rsidP="00694DE4">
      <w:pPr>
        <w:spacing w:line="360" w:lineRule="auto"/>
      </w:pPr>
      <w:r>
        <w:t>We</w:t>
      </w:r>
      <w:r w:rsidR="00694DE4">
        <w:t xml:space="preserve"> calculated functional </w:t>
      </w:r>
      <w:r w:rsidR="003D0436">
        <w:t>dispersion</w:t>
      </w:r>
      <w:r w:rsidR="00694DE4">
        <w:t xml:space="preserve"> </w:t>
      </w:r>
      <w:r w:rsidR="003D0436">
        <w:t>(</w:t>
      </w:r>
      <w:proofErr w:type="spellStart"/>
      <w:r w:rsidR="003D0436">
        <w:t>FDisp</w:t>
      </w:r>
      <w:proofErr w:type="spellEnd"/>
      <w:r w:rsidR="003D0436">
        <w:t xml:space="preserve">) for each of the 27 </w:t>
      </w:r>
      <w:r w:rsidR="00B73EF0">
        <w:t>sites</w:t>
      </w:r>
      <w:r w:rsidR="003D0436">
        <w:t xml:space="preserve"> </w:t>
      </w:r>
      <w:r w:rsidR="002D4D56">
        <w:t>using</w:t>
      </w:r>
      <w:r w:rsidR="00694DE4">
        <w:t xml:space="preserve"> the population-level trait means using the</w:t>
      </w:r>
      <w:r w:rsidR="00070F4D">
        <w:t xml:space="preserve"> </w:t>
      </w:r>
      <w:proofErr w:type="spellStart"/>
      <w:r w:rsidR="00070F4D">
        <w:t>dbFD</w:t>
      </w:r>
      <w:proofErr w:type="spellEnd"/>
      <w:r w:rsidR="00070F4D">
        <w:t xml:space="preserve">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In order to determine whether the site is functionally clustered or dispersed relative to a randomly assemble community, we compared the observed communities to a </w:t>
      </w:r>
      <w:r w:rsidR="00070F4D">
        <w:t xml:space="preserve">randomly assembled. </w:t>
      </w:r>
      <w:r>
        <w:t>We</w:t>
      </w:r>
      <w:r w:rsidR="00070F4D">
        <w:t xml:space="preserve"> generated 1000 random communities using the </w:t>
      </w:r>
      <w:proofErr w:type="spellStart"/>
      <w:r w:rsidR="00070F4D">
        <w:t>RandomizeMatrix</w:t>
      </w:r>
      <w:proofErr w:type="spellEnd"/>
      <w:r w:rsidR="00070F4D">
        <w:t xml:space="preserve"> function in the picante package</w:t>
      </w:r>
      <w:r>
        <w:t xml:space="preserve"> </w:t>
      </w:r>
      <w:r>
        <w:fldChar w:fldCharType="begin"/>
      </w:r>
      <w:r>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fldChar w:fldCharType="separate"/>
      </w:r>
      <w:r w:rsidRPr="00611F2F">
        <w:t>(Kembel et al. 2010)</w:t>
      </w:r>
      <w:r>
        <w:fldChar w:fldCharType="end"/>
      </w:r>
      <w:r w:rsidR="00070F4D">
        <w:t xml:space="preserve">. The null models </w:t>
      </w:r>
      <w:r>
        <w:t>were generated using the</w:t>
      </w:r>
      <w:r w:rsidR="00070F4D">
        <w:t xml:space="preserve"> independent swap</w:t>
      </w:r>
      <w:r>
        <w:t xml:space="preserve"> algorithm</w:t>
      </w:r>
      <w:r w:rsidR="00070F4D">
        <w:t xml:space="preserve">, which holds rows sums i.e. species richness and column sums i.e. occupancy/abundance of the population </w:t>
      </w:r>
      <w:r>
        <w:t xml:space="preserve">constant </w:t>
      </w:r>
      <w:r w:rsidR="00070F4D">
        <w:t>while randomizing.</w:t>
      </w:r>
      <w:r w:rsidR="00FE098B">
        <w:t xml:space="preserve"> </w:t>
      </w:r>
      <w:proofErr w:type="spellStart"/>
      <w:r w:rsidR="00FE098B">
        <w:t>FDisp</w:t>
      </w:r>
      <w:proofErr w:type="spellEnd"/>
      <w:r w:rsidR="00FE098B">
        <w:t xml:space="preserve"> was calculated for each of these 1000 matrices. Standardized effect size (SES) was then calculated for each site using the following formula: (</w:t>
      </w:r>
      <w:proofErr w:type="spellStart"/>
      <w:r w:rsidR="00FE098B">
        <w:t>Obs</w:t>
      </w:r>
      <w:proofErr w:type="spellEnd"/>
      <w:r w:rsidR="00FE098B">
        <w:t xml:space="preserve"> – </w:t>
      </w:r>
      <w:proofErr w:type="spellStart"/>
      <w:r w:rsidR="00FE098B">
        <w:t>MeanRandom</w:t>
      </w:r>
      <w:proofErr w:type="spellEnd"/>
      <w:r w:rsidR="00FE098B">
        <w:t>)/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i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6198842C" w14:textId="651DC7D1" w:rsidR="004C16D3"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w:t>
      </w:r>
      <w:r w:rsidR="00FA145C">
        <w:lastRenderedPageBreak/>
        <w:t>variation in</w:t>
      </w:r>
      <w:r>
        <w:t xml:space="preserve"> </w:t>
      </w:r>
      <w:r w:rsidR="003A35FA">
        <w:t xml:space="preserve">SES </w:t>
      </w:r>
      <w:r>
        <w:t>functional dispersion</w:t>
      </w:r>
      <w:r w:rsidR="004C16D3">
        <w:t>.</w:t>
      </w:r>
      <w:r w:rsidR="00FA145C">
        <w:t xml:space="preserve"> By controlling for spatial auto-correlation, variance partitioning as able to quantify </w:t>
      </w:r>
      <w:r w:rsidR="003A35FA">
        <w:t xml:space="preserve">the component of variation resulting solely from environmental 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our </w:t>
      </w:r>
      <w:r w:rsidR="003A35FA">
        <w:t xml:space="preserve">coordinates which were in </w:t>
      </w:r>
      <w:proofErr w:type="spellStart"/>
      <w:r w:rsidR="003A35FA">
        <w:t>lat</w:t>
      </w:r>
      <w:proofErr w:type="spellEnd"/>
      <w:r w:rsidR="003A35FA">
        <w:t>/long WGS 1984 format</w:t>
      </w:r>
      <w:r w:rsidR="004C16D3">
        <w:t xml:space="preserve"> to cartesian coordinates using the </w:t>
      </w:r>
      <w:proofErr w:type="spellStart"/>
      <w:r w:rsidR="004C16D3">
        <w:t>geoXY</w:t>
      </w:r>
      <w:proofErr w:type="spellEnd"/>
      <w:r w:rsidR="004C16D3">
        <w:t xml:space="preserve"> function in the </w:t>
      </w:r>
      <w:proofErr w:type="spellStart"/>
      <w:r w:rsidR="004C16D3">
        <w:t>SoDA</w:t>
      </w:r>
      <w:proofErr w:type="spellEnd"/>
      <w:r w:rsidR="004C16D3">
        <w:t xml:space="preserve">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w:t>
      </w:r>
      <w:proofErr w:type="spellStart"/>
      <w:r w:rsidR="009C4CE4">
        <w:t>dbmem</w:t>
      </w:r>
      <w:proofErr w:type="spellEnd"/>
      <w:r w:rsidR="009C4CE4">
        <w:t xml:space="preserve"> function in </w:t>
      </w:r>
      <w:proofErr w:type="spellStart"/>
      <w:r w:rsidR="009C4CE4">
        <w:t>adespatial</w:t>
      </w:r>
      <w:proofErr w:type="spellEnd"/>
      <w:r w:rsidR="009C4CE4">
        <w:t xml:space="preserve">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The function </w:t>
      </w:r>
      <w:proofErr w:type="spellStart"/>
      <w:r w:rsidR="006939FB">
        <w:t>varpart</w:t>
      </w:r>
      <w:proofErr w:type="spellEnd"/>
      <w:r w:rsidR="006939FB">
        <w:t xml:space="preserve"> from vegan </w:t>
      </w:r>
      <w:r w:rsidR="006939FB">
        <w:fldChar w:fldCharType="begin"/>
      </w:r>
      <w:r w:rsidR="006939FB">
        <w:instrText xml:space="preserve"> ADDIN ZOTERO_ITEM CSL_CITATION {"citationID":"Xt2RxJDe","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939FB">
        <w:fldChar w:fldCharType="separate"/>
      </w:r>
      <w:r w:rsidR="006939FB" w:rsidRPr="006939FB">
        <w:t>(Oksanen et al. 2010)</w:t>
      </w:r>
      <w:r w:rsidR="006939FB">
        <w:fldChar w:fldCharType="end"/>
      </w:r>
      <w:r w:rsidR="006939FB">
        <w:t xml:space="preserve"> was used using the SES values as the response, and the standardized environmental variable matrix i.e. the same </w:t>
      </w:r>
      <w:r w:rsidR="003A35FA">
        <w:t xml:space="preserve">matrix </w:t>
      </w:r>
      <w:r w:rsidR="006939FB">
        <w:t xml:space="preserve">as the </w:t>
      </w:r>
      <w:r w:rsidR="003A35FA">
        <w:t>PCA</w:t>
      </w:r>
      <w:r w:rsidR="006939FB">
        <w:t xml:space="preserve"> input and the </w:t>
      </w:r>
      <w:r w:rsidR="003A35FA">
        <w:t>MEM</w:t>
      </w:r>
      <w:r w:rsidR="006939FB">
        <w:t xml:space="preserve"> matrix as predictors.</w:t>
      </w:r>
      <w:r w:rsidR="007F32DB">
        <w:t xml:space="preserve"> </w:t>
      </w:r>
    </w:p>
    <w:p w14:paraId="7B22D5F2" w14:textId="42E64062" w:rsidR="003D0436" w:rsidRDefault="007F32DB" w:rsidP="00694DE4">
      <w:pPr>
        <w:spacing w:line="360" w:lineRule="auto"/>
      </w:pPr>
      <w:r>
        <w:t xml:space="preserve">We calculated the community-weighted mean </w:t>
      </w:r>
      <w:r w:rsidR="00870A0F">
        <w:t xml:space="preserve">(CWM) </w:t>
      </w:r>
      <w:r>
        <w:t xml:space="preserve">trait values for each individual trait using the </w:t>
      </w:r>
      <w:proofErr w:type="spellStart"/>
      <w:r>
        <w:t>dbFD</w:t>
      </w:r>
      <w:proofErr w:type="spellEnd"/>
      <w:r>
        <w:t xml:space="preserve">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In order t</w:t>
      </w:r>
      <w:r w:rsidR="00C735D2">
        <w:t xml:space="preserve">o understand </w:t>
      </w:r>
      <w:r w:rsidR="00982492">
        <w:t>how the mean value of each</w:t>
      </w:r>
      <w:r>
        <w:t xml:space="preserve"> trait </w:t>
      </w:r>
      <w:r w:rsidR="00982492">
        <w:t>is correlated with</w:t>
      </w:r>
      <w:r>
        <w:t xml:space="preserve"> environmental gradient, we regressed </w:t>
      </w:r>
      <w:r w:rsidR="00982492">
        <w:t>the CWM for each</w:t>
      </w:r>
      <w:r>
        <w:t xml:space="preserve"> against the PC1 axis. </w:t>
      </w:r>
    </w:p>
    <w:p w14:paraId="02EA0E90" w14:textId="215C55D5" w:rsidR="003D0436" w:rsidRDefault="00576809" w:rsidP="00694DE4">
      <w:pPr>
        <w:spacing w:line="360" w:lineRule="auto"/>
      </w:pPr>
      <w:r>
        <w:t xml:space="preserve">We regressed species richness against the PC1 </w:t>
      </w:r>
      <w:proofErr w:type="spellStart"/>
      <w:r>
        <w:t>axis.</w:t>
      </w:r>
      <w:r w:rsidR="00AE14DF">
        <w:t>Taxonomic</w:t>
      </w:r>
      <w:proofErr w:type="spellEnd"/>
      <w:r w:rsidR="00AE14DF">
        <w:t xml:space="preserve"> beta-diversity?</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2CD5001D" w:rsidR="00B9636B" w:rsidRDefault="00FA1B2D" w:rsidP="00694DE4">
      <w:pPr>
        <w:spacing w:line="360" w:lineRule="auto"/>
      </w:pPr>
      <w:r>
        <w:t xml:space="preserve">We conducted an additional set of analyses to explor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proofErr w:type="spellStart"/>
      <w:r w:rsidR="006D02EC" w:rsidRPr="004E4EA9">
        <w:rPr>
          <w:i/>
          <w:iCs/>
        </w:rPr>
        <w:t>Dorymyrmex</w:t>
      </w:r>
      <w:proofErr w:type="spellEnd"/>
      <w:r w:rsidR="006D02EC" w:rsidRPr="004E4EA9">
        <w:rPr>
          <w:i/>
          <w:iCs/>
        </w:rPr>
        <w:t xml:space="preserve"> </w:t>
      </w:r>
      <w:proofErr w:type="spellStart"/>
      <w:r w:rsidR="006D02EC" w:rsidRPr="004E4EA9">
        <w:rPr>
          <w:i/>
          <w:iCs/>
        </w:rPr>
        <w:t>insanus</w:t>
      </w:r>
      <w:proofErr w:type="spellEnd"/>
      <w:r w:rsidR="006D02EC">
        <w:t xml:space="preserve"> because they were the only points south of Panama and </w:t>
      </w:r>
      <w:r w:rsidR="0050553B">
        <w:t xml:space="preserve">they are likely </w:t>
      </w:r>
      <w:r w:rsidR="0050553B" w:rsidRPr="004E4EA9">
        <w:rPr>
          <w:i/>
          <w:iCs/>
        </w:rPr>
        <w:t xml:space="preserve">D. </w:t>
      </w:r>
      <w:proofErr w:type="spellStart"/>
      <w:r w:rsidR="0050553B" w:rsidRPr="004E4EA9">
        <w:rPr>
          <w:i/>
          <w:iCs/>
        </w:rPr>
        <w:t>pyramicus</w:t>
      </w:r>
      <w:proofErr w:type="spellEnd"/>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w:t>
      </w:r>
      <w:proofErr w:type="spellStart"/>
      <w:r w:rsidR="0050553B" w:rsidRPr="0050553B">
        <w:t>Cuezzo</w:t>
      </w:r>
      <w:proofErr w:type="spellEnd"/>
      <w:r w:rsidR="0050553B" w:rsidRPr="0050553B">
        <w:t xml:space="preserve"> and Guerrero 2012)</w:t>
      </w:r>
      <w:r w:rsidR="0050553B">
        <w:fldChar w:fldCharType="end"/>
      </w:r>
      <w:r w:rsidR="0050553B">
        <w:t xml:space="preserve">. </w:t>
      </w:r>
      <w:r w:rsidR="004E4EA9">
        <w:t xml:space="preserve">For each species, occurrence points were thinned to one point per raster cell to (reason for thinning with citation). We generated pseudo-absences by randomly sampling 10000 points using the </w:t>
      </w:r>
      <w:proofErr w:type="spellStart"/>
      <w:r w:rsidR="004E4EA9">
        <w:t>randompoints</w:t>
      </w:r>
      <w:proofErr w:type="spellEnd"/>
      <w:r w:rsidR="004E4EA9">
        <w:t xml:space="preserve"> function from the </w:t>
      </w:r>
      <w:proofErr w:type="spellStart"/>
      <w:r w:rsidR="004E4EA9">
        <w:t>dismo</w:t>
      </w:r>
      <w:proofErr w:type="spellEnd"/>
      <w:r w:rsidR="004E4EA9">
        <w:t xml:space="preserve">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w:t>
      </w:r>
      <w:proofErr w:type="spellStart"/>
      <w:r w:rsidR="00A50C51" w:rsidRPr="00A50C51">
        <w:t>Hijmans</w:t>
      </w:r>
      <w:proofErr w:type="spellEnd"/>
      <w:r w:rsidR="00A50C51" w:rsidRPr="00A50C51">
        <w:t xml:space="preserve">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w:t>
      </w:r>
      <w:proofErr w:type="spellStart"/>
      <w:r w:rsidR="00A50C51">
        <w:t>rasters</w:t>
      </w:r>
      <w:proofErr w:type="spellEnd"/>
      <w:r w:rsidR="00A50C51">
        <w:t xml:space="preserve"> from </w:t>
      </w:r>
      <w:proofErr w:type="spellStart"/>
      <w:r w:rsidR="00A50C51">
        <w:t>Worldclim</w:t>
      </w:r>
      <w:proofErr w:type="spellEnd"/>
      <w:r w:rsidR="00A50C51">
        <w:t xml:space="preserve">, and mean and range of annual soil temperature </w:t>
      </w:r>
      <w:proofErr w:type="spellStart"/>
      <w:r w:rsidR="00A50C51">
        <w:t>rasters</w:t>
      </w:r>
      <w:proofErr w:type="spellEnd"/>
      <w:r w:rsidR="00A50C51">
        <w:t xml:space="preserve"> were used as input into species distribution models. The two soil </w:t>
      </w:r>
      <w:proofErr w:type="spellStart"/>
      <w:r w:rsidR="00A50C51">
        <w:t>rasters</w:t>
      </w:r>
      <w:proofErr w:type="spellEnd"/>
      <w:r w:rsidR="00A50C51">
        <w:t xml:space="preserve"> were resampled using bilinear interpolation to match the cells and extent of the climate </w:t>
      </w:r>
      <w:proofErr w:type="spellStart"/>
      <w:r w:rsidR="00A50C51">
        <w:t>rasters</w:t>
      </w:r>
      <w:proofErr w:type="spellEnd"/>
      <w:r w:rsidR="00A50C51">
        <w:t xml:space="preserve">. </w:t>
      </w:r>
      <w:r w:rsidR="009509E1">
        <w:t xml:space="preserve">The </w:t>
      </w:r>
      <w:proofErr w:type="spellStart"/>
      <w:r w:rsidR="009509E1">
        <w:t>rasters</w:t>
      </w:r>
      <w:proofErr w:type="spellEnd"/>
      <w:r w:rsidR="009509E1">
        <w:t xml:space="preserve"> were clipped to the following extent, all of the north America and some Caribbean</w:t>
      </w:r>
      <w:r w:rsidR="00916869">
        <w:t xml:space="preserve">. Therefore, while the area for the background points was unique for each species, the area used for prediction i.e. </w:t>
      </w:r>
      <w:r w:rsidR="00916869">
        <w:lastRenderedPageBreak/>
        <w:t xml:space="preserve">the extent of the climate </w:t>
      </w:r>
      <w:proofErr w:type="spellStart"/>
      <w:r w:rsidR="00916869">
        <w:t>rasters</w:t>
      </w:r>
      <w:proofErr w:type="spellEnd"/>
      <w:r w:rsidR="00916869">
        <w:t xml:space="preserve"> was identical for all species to enable the comparisons of geographic area.</w:t>
      </w:r>
      <w:r w:rsidR="009509E1">
        <w:t xml:space="preserve"> </w:t>
      </w:r>
      <w:r w:rsidR="00B9636B">
        <w:t xml:space="preserve">We used the package </w:t>
      </w:r>
      <w:proofErr w:type="spellStart"/>
      <w:r w:rsidR="00B9636B">
        <w:t>ENMeval</w:t>
      </w:r>
      <w:proofErr w:type="spellEnd"/>
      <w:r w:rsidR="00B9636B">
        <w:t xml:space="preserve">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w:t>
      </w:r>
      <w:proofErr w:type="spellStart"/>
      <w:r w:rsidR="00B9636B" w:rsidRPr="00B9636B">
        <w:t>Muscarella</w:t>
      </w:r>
      <w:proofErr w:type="spellEnd"/>
      <w:r w:rsidR="00B9636B" w:rsidRPr="00B9636B">
        <w:t xml:space="preserve"> et al. 2017)</w:t>
      </w:r>
      <w:r w:rsidR="00B9636B">
        <w:fldChar w:fldCharType="end"/>
      </w:r>
      <w:r w:rsidR="00B9636B">
        <w:t xml:space="preserve"> to create species distribution models for each of the ant species.</w:t>
      </w:r>
      <w:r w:rsidR="00FF5A24">
        <w:t xml:space="preserve"> This package implements the </w:t>
      </w:r>
      <w:proofErr w:type="spellStart"/>
      <w:r w:rsidR="00FF5A24">
        <w:t>MaxEnt</w:t>
      </w:r>
      <w:proofErr w:type="spellEnd"/>
      <w:r w:rsidR="00FF5A24">
        <w:t xml:space="preserve"> algorithm. The approach used by </w:t>
      </w:r>
      <w:proofErr w:type="spellStart"/>
      <w:r w:rsidR="00FF5A24">
        <w:t>ENMeval</w:t>
      </w:r>
      <w:proofErr w:type="spellEnd"/>
      <w:r w:rsidR="00FF5A24">
        <w:t xml:space="preserve"> runs a series of models in succession, using different combinations of tuning parameters to avoid overfitting while maximizing goodness of fit. We used regularization values between 1 and 5, as well as the following feature classes: :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w:t>
      </w:r>
      <w:proofErr w:type="spellStart"/>
      <w:r w:rsidR="00916869">
        <w:t>rasters</w:t>
      </w:r>
      <w:proofErr w:type="spellEnd"/>
      <w:r w:rsidR="00916869">
        <w:t xml:space="preserve">, we calculated the geographic i.e. climatic niche overlap for each pair of species using the function </w:t>
      </w:r>
      <w:proofErr w:type="spellStart"/>
      <w:r w:rsidR="00916869">
        <w:t>calc.niche.overlap</w:t>
      </w:r>
      <w:proofErr w:type="spellEnd"/>
      <w:r w:rsidR="00916869">
        <w:t xml:space="preserve">. This function give </w:t>
      </w:r>
      <w:proofErr w:type="spellStart"/>
      <w:r w:rsidR="00916869">
        <w:t>Schoener’s</w:t>
      </w:r>
      <w:proofErr w:type="spellEnd"/>
      <w:r w:rsidR="00916869">
        <w:t xml:space="preserve"> D, a similarity index. We converted </w:t>
      </w:r>
      <w:proofErr w:type="spellStart"/>
      <w:r w:rsidR="00916869">
        <w:t>Shoener’s</w:t>
      </w:r>
      <w:proofErr w:type="spellEnd"/>
      <w:r w:rsidR="00916869">
        <w:t xml:space="preserve"> D to a dissimilarity index but subtracting each value from one. We then computed Gower dissimilarity for each pair of species using the species level mean trait values for each trait. </w:t>
      </w:r>
      <w:r w:rsidR="004768C0">
        <w:t>We used a Mantel test t</w:t>
      </w:r>
      <w:r w:rsidR="00916869">
        <w:t xml:space="preserve">o test if the </w:t>
      </w:r>
      <w:r w:rsidR="004768C0">
        <w:t>dis</w:t>
      </w:r>
      <w:r w:rsidR="00916869">
        <w:t>similarity in traits is correlated with th</w:t>
      </w:r>
      <w:r w:rsidR="004768C0">
        <w:t xml:space="preserve">e dissimilarity in climatic niche overlap between species. </w:t>
      </w:r>
      <w:r w:rsidR="00B00C0E">
        <w:t>Significance was assess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7423DB15"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w:t>
      </w:r>
      <w:r w:rsidR="00FA6331">
        <w:t xml:space="preserve">On average, species richness per site was x and ranged from x to x. </w:t>
      </w:r>
    </w:p>
    <w:p w14:paraId="12A0FFAB" w14:textId="6BB4F14C"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 xml:space="preserve">variation. Precipitation, max and mean annual temperature and vegetation height were the greatest environmental contributors to th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3A354F9B" w14:textId="366C4086" w:rsidR="00442457" w:rsidRDefault="00442457" w:rsidP="00E14562">
      <w:pPr>
        <w:spacing w:line="360" w:lineRule="auto"/>
        <w:rPr>
          <w:rStyle w:val="acopre"/>
        </w:rPr>
      </w:pPr>
      <w:r>
        <w:rPr>
          <w:rStyle w:val="acopre"/>
        </w:rPr>
        <w:t>Alpha diversity does not shift with PC1.</w:t>
      </w:r>
    </w:p>
    <w:p w14:paraId="71F418A3" w14:textId="0412C209" w:rsidR="00442457" w:rsidRPr="00442457" w:rsidRDefault="00442457" w:rsidP="00E14562">
      <w:pPr>
        <w:spacing w:line="360" w:lineRule="auto"/>
        <w:rPr>
          <w:rStyle w:val="acopre"/>
        </w:rPr>
      </w:pPr>
      <w:r>
        <w:rPr>
          <w:rStyle w:val="acopre"/>
        </w:rPr>
        <w:lastRenderedPageBreak/>
        <w:t xml:space="preserve">The majority of taxonomic beta diversity comes from the turnover component (species replacement) (87.9%). Nestedness or gains losses is 12.1%. Mantels showed that the nestedness component of </w:t>
      </w:r>
      <w:proofErr w:type="spellStart"/>
      <w:r>
        <w:rPr>
          <w:rStyle w:val="acopre"/>
        </w:rPr>
        <w:t>betadiversity</w:t>
      </w:r>
      <w:proofErr w:type="spellEnd"/>
      <w:r>
        <w:rPr>
          <w:rStyle w:val="acopre"/>
        </w:rPr>
        <w:t xml:space="preserve"> is related to dissimilarity in the environment (Mantel r: 0.164, p = 0.028), but not the turnover component</w:t>
      </w:r>
      <w:r w:rsidR="001433BF">
        <w:rPr>
          <w:rStyle w:val="acopre"/>
        </w:rPr>
        <w:t xml:space="preserve"> (Mantel r: 0.082, p = 0.135).</w:t>
      </w:r>
    </w:p>
    <w:p w14:paraId="27C56C76" w14:textId="10614AD5" w:rsidR="00345AFA" w:rsidRPr="00345AFA" w:rsidRDefault="00345AFA" w:rsidP="00E14562">
      <w:pPr>
        <w:spacing w:line="360" w:lineRule="auto"/>
        <w:rPr>
          <w:rStyle w:val="acopre"/>
          <w:i/>
          <w:iCs/>
        </w:rPr>
      </w:pPr>
      <w:r w:rsidRPr="00345AFA">
        <w:rPr>
          <w:rStyle w:val="acopre"/>
          <w:i/>
          <w:iCs/>
        </w:rPr>
        <w:t>Assembly</w:t>
      </w:r>
    </w:p>
    <w:p w14:paraId="69FE0FDC" w14:textId="12147FF4" w:rsidR="00B35238" w:rsidRDefault="00345AFA" w:rsidP="00E14562">
      <w:pPr>
        <w:spacing w:line="360" w:lineRule="auto"/>
        <w:rPr>
          <w:rStyle w:val="acopre"/>
        </w:rPr>
      </w:pPr>
      <w:r>
        <w:rPr>
          <w:rStyle w:val="acopre"/>
        </w:rPr>
        <w:t>Mean</w:t>
      </w:r>
      <w:r w:rsidR="00D55054">
        <w:rPr>
          <w:rStyle w:val="acopre"/>
        </w:rPr>
        <w:t xml:space="preserve"> SES</w:t>
      </w:r>
      <w:r>
        <w:rPr>
          <w:rStyle w:val="acopre"/>
        </w:rPr>
        <w:t xml:space="preserve"> functional dispersion </w:t>
      </w:r>
      <w:r w:rsidR="00C33FC4">
        <w:rPr>
          <w:rStyle w:val="acopre"/>
        </w:rPr>
        <w:t xml:space="preserve">(mean = 0.58 +/- ) </w:t>
      </w:r>
      <w:r>
        <w:rPr>
          <w:rStyle w:val="acopre"/>
        </w:rPr>
        <w:t>was significantly greater than zero (t-test, t = 3.54, p = 0.002)</w:t>
      </w:r>
      <w:r w:rsidR="00D55054">
        <w:rPr>
          <w:rStyle w:val="acopre"/>
        </w:rPr>
        <w:t xml:space="preserve">. The values of </w:t>
      </w:r>
      <w:proofErr w:type="spellStart"/>
      <w:r w:rsidR="00D55054">
        <w:rPr>
          <w:rStyle w:val="acopre"/>
        </w:rPr>
        <w:t>SESdisp</w:t>
      </w:r>
      <w:proofErr w:type="spellEnd"/>
      <w:r w:rsidR="00D55054">
        <w:rPr>
          <w:rStyle w:val="acopre"/>
        </w:rPr>
        <w:t xml:space="preserve"> decreased as PC1 increased (</w:t>
      </w:r>
      <w:proofErr w:type="spellStart"/>
      <w:r w:rsidR="00D55054">
        <w:rPr>
          <w:rStyle w:val="acopre"/>
        </w:rPr>
        <w:t>Radj</w:t>
      </w:r>
      <w:proofErr w:type="spellEnd"/>
      <w:r w:rsidR="00D55054">
        <w:rPr>
          <w:rStyle w:val="acopre"/>
        </w:rPr>
        <w:t xml:space="preserve"> = 0.165)</w:t>
      </w:r>
      <w:r w:rsidR="00D55054">
        <w:rPr>
          <w:rStyle w:val="acopre"/>
          <w:vertAlign w:val="subscript"/>
        </w:rPr>
        <w:t xml:space="preserve"> </w:t>
      </w:r>
      <w:r w:rsidR="00D55054">
        <w:rPr>
          <w:rStyle w:val="acopre"/>
        </w:rPr>
        <w:t>, (</w:t>
      </w:r>
      <w:proofErr w:type="spellStart"/>
      <w:r w:rsidR="00D55054">
        <w:rPr>
          <w:rStyle w:val="acopre"/>
        </w:rPr>
        <w:t>coef</w:t>
      </w:r>
      <w:proofErr w:type="spellEnd"/>
      <w:r w:rsidR="00D55054">
        <w:rPr>
          <w:rStyle w:val="acopre"/>
        </w:rPr>
        <w:t xml:space="preserve"> = -0.507, p = 0.019) but not PC2 (</w:t>
      </w:r>
      <w:proofErr w:type="spellStart"/>
      <w:r w:rsidR="00D55054">
        <w:rPr>
          <w:rStyle w:val="acopre"/>
        </w:rPr>
        <w:t>coef</w:t>
      </w:r>
      <w:proofErr w:type="spellEnd"/>
      <w:r w:rsidR="00D55054">
        <w:rPr>
          <w:rStyle w:val="acopre"/>
        </w:rPr>
        <w:t xml:space="preserve"> = 0.17, p = 0.4)</w:t>
      </w:r>
      <w:r w:rsidR="006518EF">
        <w:rPr>
          <w:rStyle w:val="acopre"/>
        </w:rPr>
        <w:t xml:space="preserve"> (Figure 2)</w:t>
      </w:r>
      <w:r w:rsidR="00D55054">
        <w:rPr>
          <w:rStyle w:val="acopre"/>
        </w:rPr>
        <w:t>.</w:t>
      </w:r>
      <w:r w:rsidR="00944C51">
        <w:rPr>
          <w:rStyle w:val="acopre"/>
        </w:rPr>
        <w:t xml:space="preserve"> </w:t>
      </w:r>
      <w:proofErr w:type="spellStart"/>
      <w:r w:rsidR="00944C51">
        <w:rPr>
          <w:rStyle w:val="acopre"/>
        </w:rPr>
        <w:t>SESdisp</w:t>
      </w:r>
      <w:proofErr w:type="spellEnd"/>
      <w:r w:rsidR="00944C51">
        <w:rPr>
          <w:rStyle w:val="acopre"/>
        </w:rPr>
        <w:t xml:space="preserve"> was not different between sites with large foundation shrubs vs open areas</w:t>
      </w:r>
      <w:r w:rsidR="00D4352E">
        <w:rPr>
          <w:rStyle w:val="acopre"/>
        </w:rPr>
        <w:t xml:space="preserve"> (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2ABA6865" w:rsidR="006518EF" w:rsidRPr="006518EF" w:rsidRDefault="006518EF" w:rsidP="00E14562">
      <w:pPr>
        <w:spacing w:line="360" w:lineRule="auto"/>
        <w:rPr>
          <w:rStyle w:val="acopre"/>
        </w:rPr>
      </w:pPr>
      <w:r>
        <w:rPr>
          <w:rStyle w:val="acopre"/>
        </w:rPr>
        <w:t xml:space="preserve">Environmental predictors explained 19% of the variation in </w:t>
      </w:r>
      <w:proofErr w:type="spellStart"/>
      <w:r>
        <w:rPr>
          <w:rStyle w:val="acopre"/>
        </w:rPr>
        <w:t>SESfdisp</w:t>
      </w:r>
      <w:proofErr w:type="spellEnd"/>
      <w:r>
        <w:rPr>
          <w:rStyle w:val="acopre"/>
        </w:rPr>
        <w:t xml:space="preserve"> and spatially distributed? Environmental variables explained 32% of the variation (Figure 3). The contribution of pure space was zero.</w:t>
      </w:r>
      <w:r w:rsidR="00684C7E">
        <w:rPr>
          <w:rStyle w:val="acopre"/>
        </w:rPr>
        <w:t xml:space="preserve"> Residual variation 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08BF89CF" w:rsidR="00D96A34" w:rsidRDefault="00D96A34" w:rsidP="00E14562">
      <w:pPr>
        <w:spacing w:line="360" w:lineRule="auto"/>
        <w:rPr>
          <w:rStyle w:val="acopre"/>
        </w:rPr>
      </w:pPr>
      <w:r>
        <w:rPr>
          <w:rStyle w:val="acopre"/>
        </w:rPr>
        <w:t xml:space="preserve">Weber’s body length (AdjR2 = 0.26, p = 0.004) and relative femur length (AdjR2 = 0.243, p = 0.005) both decrease along the PC1 gradient (Figure 4). The other traits are not linearly related to the PC1 gradient. </w:t>
      </w:r>
      <w:r w:rsidR="00A47B10">
        <w:rPr>
          <w:rStyle w:val="acopre"/>
        </w:rPr>
        <w:t>The contribution of taxonomic identity to trait variation varied with the trait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07CAA09E" w:rsidR="00B00C0E" w:rsidRPr="00B00C0E" w:rsidRDefault="00B00C0E" w:rsidP="00E14562">
      <w:pPr>
        <w:spacing w:line="360" w:lineRule="auto"/>
        <w:rPr>
          <w:rStyle w:val="acopre"/>
        </w:rPr>
      </w:pPr>
      <w:r>
        <w:rPr>
          <w:rStyle w:val="acopre"/>
        </w:rPr>
        <w:t>All SDMs had an AUC &gt; 0.7? and odds &lt; .15 or whatever. Dissimilarity in climatic niche overlap was significantly correlated with Gower dissimilarity in traits (Mantel r: 0.03776, p = 0.028).</w:t>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44028BC2" w14:textId="362E1680" w:rsidR="00B35238" w:rsidRDefault="00B35238" w:rsidP="00E14562">
      <w:pPr>
        <w:spacing w:line="360" w:lineRule="auto"/>
        <w:rPr>
          <w:rStyle w:val="acopre"/>
        </w:rPr>
      </w:pPr>
    </w:p>
    <w:p w14:paraId="212209CA" w14:textId="31DE4354" w:rsidR="009B0E1A" w:rsidRDefault="009B0E1A" w:rsidP="00E14562">
      <w:pPr>
        <w:spacing w:line="360" w:lineRule="auto"/>
        <w:rPr>
          <w:rStyle w:val="acopre"/>
        </w:rPr>
      </w:pPr>
    </w:p>
    <w:p w14:paraId="36C9C927" w14:textId="7636BCA0" w:rsidR="009B0E1A" w:rsidRDefault="009B0E1A" w:rsidP="00E14562">
      <w:pPr>
        <w:spacing w:line="360" w:lineRule="auto"/>
        <w:rPr>
          <w:rStyle w:val="acopre"/>
        </w:rPr>
      </w:pP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7C22AF6C"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The shaded gray band represents the 95% confidence interval. The black represent study sites.</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305858D0" w14:textId="074E51FD" w:rsidR="00B35238" w:rsidRDefault="00944C51" w:rsidP="00E14562">
      <w:pPr>
        <w:spacing w:line="360" w:lineRule="auto"/>
        <w:rPr>
          <w:b/>
          <w:bCs/>
        </w:rPr>
      </w:pPr>
      <w:r>
        <w:rPr>
          <w:b/>
          <w:bCs/>
        </w:rPr>
        <w:t>Discussion</w:t>
      </w:r>
    </w:p>
    <w:p w14:paraId="2C2C15BB" w14:textId="4833E62D" w:rsidR="00944C51" w:rsidRDefault="00944C51" w:rsidP="00E14562">
      <w:pPr>
        <w:spacing w:line="360" w:lineRule="auto"/>
      </w:pPr>
      <w:r>
        <w:t>P1: Hypothesis, predictions. Overall assembly conclusions.</w:t>
      </w:r>
      <w:r w:rsidR="00066D7D">
        <w:t xml:space="preserve"> Environmental and biotic filtering acts jointly.</w:t>
      </w:r>
    </w:p>
    <w:p w14:paraId="6A4D022D" w14:textId="1BA947CB" w:rsidR="00944C51" w:rsidRDefault="00944C51" w:rsidP="00E14562">
      <w:pPr>
        <w:spacing w:line="360" w:lineRule="auto"/>
      </w:pPr>
      <w:r>
        <w:t xml:space="preserve">P2: </w:t>
      </w:r>
      <w:r w:rsidR="00066D7D">
        <w:t>Assembly processes are scale-dependent</w:t>
      </w:r>
    </w:p>
    <w:p w14:paraId="561C75BD" w14:textId="7AD204F1" w:rsidR="00944C51" w:rsidRDefault="00944C51" w:rsidP="00E14562">
      <w:pPr>
        <w:spacing w:line="360" w:lineRule="auto"/>
      </w:pPr>
      <w:r>
        <w:t>P3: Contrast stress gradient predictions for ants vs plants</w:t>
      </w:r>
    </w:p>
    <w:p w14:paraId="66147DAC" w14:textId="47AB578D" w:rsidR="00944C51" w:rsidRDefault="00944C51" w:rsidP="00E14562">
      <w:pPr>
        <w:spacing w:line="360" w:lineRule="auto"/>
      </w:pPr>
      <w:r>
        <w:t>P4: Discussion on implications for body size and femur length CWM along gradient</w:t>
      </w:r>
    </w:p>
    <w:p w14:paraId="134A84E8" w14:textId="7A8D8022" w:rsidR="00944C51" w:rsidRDefault="00944C51" w:rsidP="00E14562">
      <w:pPr>
        <w:spacing w:line="360" w:lineRule="auto"/>
      </w:pPr>
    </w:p>
    <w:p w14:paraId="2179A3F2" w14:textId="52933DAD" w:rsidR="00DC1C3D" w:rsidRDefault="00DC1C3D" w:rsidP="00E14562">
      <w:pPr>
        <w:spacing w:line="360" w:lineRule="auto"/>
      </w:pPr>
    </w:p>
    <w:p w14:paraId="75B1E99D" w14:textId="455C2F16" w:rsidR="00DC1C3D" w:rsidRDefault="00DC1C3D" w:rsidP="00E14562">
      <w:pPr>
        <w:spacing w:line="360" w:lineRule="auto"/>
      </w:pPr>
    </w:p>
    <w:p w14:paraId="7C872CFD" w14:textId="68D5E97B" w:rsidR="00DC1C3D" w:rsidRDefault="00DC1C3D" w:rsidP="00E14562">
      <w:pPr>
        <w:spacing w:line="360" w:lineRule="auto"/>
      </w:pPr>
    </w:p>
    <w:p w14:paraId="716B1262" w14:textId="33AD3FB9" w:rsidR="00DC1C3D" w:rsidRDefault="00DC1C3D" w:rsidP="00E14562">
      <w:pPr>
        <w:spacing w:line="360" w:lineRule="auto"/>
      </w:pPr>
    </w:p>
    <w:p w14:paraId="18727B72" w14:textId="7AF672B7" w:rsidR="00DC1C3D" w:rsidRDefault="00DC1C3D" w:rsidP="00E14562">
      <w:pPr>
        <w:spacing w:line="360" w:lineRule="auto"/>
      </w:pPr>
    </w:p>
    <w:p w14:paraId="5B9BE06C" w14:textId="05FD7883" w:rsidR="00DC1C3D" w:rsidRDefault="00DC1C3D" w:rsidP="00E14562">
      <w:pPr>
        <w:spacing w:line="360" w:lineRule="auto"/>
      </w:pPr>
    </w:p>
    <w:p w14:paraId="27E1BAC7" w14:textId="77777777"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proofErr w:type="spellStart"/>
            <w:r>
              <w:rPr>
                <w:rFonts w:cs="Times New Roman"/>
                <w:sz w:val="22"/>
                <w:szCs w:val="22"/>
              </w:rPr>
              <w:t>CaS</w:t>
            </w:r>
            <w:proofErr w:type="spellEnd"/>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proofErr w:type="spellStart"/>
            <w:r>
              <w:rPr>
                <w:rFonts w:cs="Times New Roman"/>
                <w:sz w:val="22"/>
                <w:szCs w:val="22"/>
              </w:rPr>
              <w:t>CaSl</w:t>
            </w:r>
            <w:proofErr w:type="spellEnd"/>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proofErr w:type="spellStart"/>
            <w:r>
              <w:rPr>
                <w:rFonts w:cs="Times New Roman"/>
                <w:sz w:val="22"/>
                <w:szCs w:val="22"/>
              </w:rPr>
              <w:t>SemiT</w:t>
            </w:r>
            <w:proofErr w:type="spellEnd"/>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proofErr w:type="spellStart"/>
            <w:r>
              <w:rPr>
                <w:rFonts w:cs="Times New Roman"/>
                <w:sz w:val="22"/>
                <w:szCs w:val="22"/>
              </w:rPr>
              <w:t>Lokern</w:t>
            </w:r>
            <w:proofErr w:type="spellEnd"/>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proofErr w:type="spellStart"/>
            <w:r>
              <w:rPr>
                <w:rFonts w:cs="Times New Roman"/>
                <w:sz w:val="22"/>
                <w:szCs w:val="22"/>
              </w:rPr>
              <w:t>PaPl</w:t>
            </w:r>
            <w:proofErr w:type="spellEnd"/>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proofErr w:type="spellStart"/>
            <w:r>
              <w:rPr>
                <w:rFonts w:cs="Times New Roman"/>
                <w:sz w:val="22"/>
                <w:szCs w:val="22"/>
              </w:rPr>
              <w:t>Aven</w:t>
            </w:r>
            <w:proofErr w:type="spellEnd"/>
            <w:r>
              <w:rPr>
                <w:rFonts w:cs="Times New Roman"/>
                <w:sz w:val="22"/>
                <w:szCs w:val="22"/>
              </w:rPr>
              <w:t xml:space="preserve">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proofErr w:type="spellStart"/>
            <w:r>
              <w:rPr>
                <w:rFonts w:cs="Times New Roman"/>
                <w:sz w:val="22"/>
                <w:szCs w:val="22"/>
              </w:rPr>
              <w:t>SiCr</w:t>
            </w:r>
            <w:proofErr w:type="spellEnd"/>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USGS EROS Archive - Vegetation Monitoring - EROS Visible Infrared Imaging Radiometer Suite (</w:t>
      </w:r>
      <w:proofErr w:type="spellStart"/>
      <w:r w:rsidRPr="00120C16">
        <w:rPr>
          <w:lang w:val="en-US"/>
        </w:rPr>
        <w:t>eVIIRS</w:t>
      </w:r>
      <w:proofErr w:type="spellEnd"/>
      <w:r w:rsidRPr="00120C16">
        <w:rPr>
          <w:lang w:val="en-US"/>
        </w:rPr>
        <w:t xml:space="preserve">) </w:t>
      </w:r>
      <w:r w:rsidR="00494690">
        <w:rPr>
          <w:lang w:val="en-US"/>
        </w:rPr>
        <w:t xml:space="preserve">, </w:t>
      </w:r>
      <w:r w:rsidR="00494690" w:rsidRPr="00494690">
        <w:rPr>
          <w:lang w:val="en-US"/>
        </w:rPr>
        <w:t>https://doi.org/10.5066/P9Q3B2A7</w:t>
      </w:r>
    </w:p>
    <w:p w14:paraId="59A16DBF" w14:textId="77777777" w:rsidR="00BC5B68" w:rsidRPr="00BC5B68" w:rsidRDefault="00441973" w:rsidP="00BC5B68">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BC5B68" w:rsidRPr="00BC5B68">
        <w:t>Abrams, P. 1983. The theory of limiting similarity. Annual review of ecology and systematics 14:359–376.</w:t>
      </w:r>
    </w:p>
    <w:p w14:paraId="20FC1CB8" w14:textId="77777777" w:rsidR="00BC5B68" w:rsidRPr="00BC5B68" w:rsidRDefault="00BC5B68" w:rsidP="00BC5B68">
      <w:pPr>
        <w:pStyle w:val="Bibliography"/>
      </w:pPr>
      <w:r w:rsidRPr="00BC5B68">
        <w:t>Andersen, A. N. 2008. Not enough niches: non‐</w:t>
      </w:r>
      <w:proofErr w:type="spellStart"/>
      <w:r w:rsidRPr="00BC5B68">
        <w:t>equilibrial</w:t>
      </w:r>
      <w:proofErr w:type="spellEnd"/>
      <w:r w:rsidRPr="00BC5B68">
        <w:t xml:space="preserve"> processes promoting species coexistence in diverse ant communities. Austral ecology 33:211–220.</w:t>
      </w:r>
    </w:p>
    <w:p w14:paraId="02E67AA4" w14:textId="77777777" w:rsidR="00BC5B68" w:rsidRPr="00BC5B68" w:rsidRDefault="00BC5B68" w:rsidP="00BC5B68">
      <w:pPr>
        <w:pStyle w:val="Bibliography"/>
      </w:pPr>
      <w:r w:rsidRPr="00BC5B68">
        <w:t xml:space="preserve">de Bello, F., C. P. Carmona, A. T. Dias, L. </w:t>
      </w:r>
      <w:proofErr w:type="spellStart"/>
      <w:r w:rsidRPr="00BC5B68">
        <w:t>Götzenberger</w:t>
      </w:r>
      <w:proofErr w:type="spellEnd"/>
      <w:r w:rsidRPr="00BC5B68">
        <w:t>, M. Moretti, and M. P. Berg. 2021. Handbook of trait-based ecology: from theory to R tools. Cambridge University Press.</w:t>
      </w:r>
    </w:p>
    <w:p w14:paraId="5EFB971B" w14:textId="77777777" w:rsidR="00BC5B68" w:rsidRPr="00BC5B68" w:rsidRDefault="00BC5B68" w:rsidP="00BC5B68">
      <w:pPr>
        <w:pStyle w:val="Bibliography"/>
      </w:pPr>
      <w:proofErr w:type="spellStart"/>
      <w:r w:rsidRPr="00BC5B68">
        <w:t>Bertness</w:t>
      </w:r>
      <w:proofErr w:type="spellEnd"/>
      <w:r w:rsidRPr="00BC5B68">
        <w:t>, M. D., and R. Callaway. 1994. Positive interactions in communities. Trends in Ecology &amp; Evolution 9:191–193.</w:t>
      </w:r>
    </w:p>
    <w:p w14:paraId="74E0C31F" w14:textId="77777777" w:rsidR="00BC5B68" w:rsidRPr="00BC5B68" w:rsidRDefault="00BC5B68" w:rsidP="00BC5B68">
      <w:pPr>
        <w:pStyle w:val="Bibliography"/>
      </w:pPr>
      <w:r w:rsidRPr="00BC5B68">
        <w:t xml:space="preserve">Braun, J., and C. </w:t>
      </w:r>
      <w:proofErr w:type="spellStart"/>
      <w:r w:rsidRPr="00BC5B68">
        <w:t>Lortie</w:t>
      </w:r>
      <w:proofErr w:type="spellEnd"/>
      <w:r w:rsidRPr="00BC5B68">
        <w:t>. 2020. Facilitation with a grain of salt: Reduced pollinator visitation is an indirect cost of association with the foundation species Creosote bush (Larrea tridentata). American journal of botany 107.</w:t>
      </w:r>
    </w:p>
    <w:p w14:paraId="6DAA64B6" w14:textId="77777777" w:rsidR="00BC5B68" w:rsidRPr="00BC5B68" w:rsidRDefault="00BC5B68" w:rsidP="00BC5B68">
      <w:pPr>
        <w:pStyle w:val="Bibliography"/>
      </w:pPr>
      <w:r w:rsidRPr="00BC5B68">
        <w:t xml:space="preserve">Braun, J., M. Westphal, and C. J. </w:t>
      </w:r>
      <w:proofErr w:type="spellStart"/>
      <w:r w:rsidRPr="00BC5B68">
        <w:t>Lortie</w:t>
      </w:r>
      <w:proofErr w:type="spellEnd"/>
      <w:r w:rsidRPr="00BC5B68">
        <w:t>. 2021. The shrub Ephedra californica facilitates arthropod communities along a regional desert climatic gradient. Ecosphere 12:e03760.</w:t>
      </w:r>
    </w:p>
    <w:p w14:paraId="3CE67C0D" w14:textId="77777777" w:rsidR="00BC5B68" w:rsidRPr="00BC5B68" w:rsidRDefault="00BC5B68" w:rsidP="00BC5B68">
      <w:pPr>
        <w:pStyle w:val="Bibliography"/>
      </w:pPr>
      <w:r w:rsidRPr="00BC5B68">
        <w:t xml:space="preserve">Brown, W. L. 1953. Revisionary studies in the ant tribe </w:t>
      </w:r>
      <w:proofErr w:type="spellStart"/>
      <w:r w:rsidRPr="00BC5B68">
        <w:t>Dacetini</w:t>
      </w:r>
      <w:proofErr w:type="spellEnd"/>
      <w:r w:rsidRPr="00BC5B68">
        <w:t>. The American Midland Naturalist 50:1–137.</w:t>
      </w:r>
    </w:p>
    <w:p w14:paraId="7131C1C8" w14:textId="77777777" w:rsidR="00BC5B68" w:rsidRPr="00BC5B68" w:rsidRDefault="00BC5B68" w:rsidP="00BC5B68">
      <w:pPr>
        <w:pStyle w:val="Bibliography"/>
      </w:pPr>
      <w:r w:rsidRPr="00BC5B68">
        <w:t>Camarota, F., S. Powell, A. S. Melo, G. Priest, R. J. Marquis, and H. L. Vasconcelos. 2016. Co‐occurrence patterns in a diverse arboreal ant community are explained more by competition than habitat requirements. Ecology and evolution 6:8907–8918.</w:t>
      </w:r>
    </w:p>
    <w:p w14:paraId="1CE4054D" w14:textId="77777777" w:rsidR="00BC5B68" w:rsidRPr="00BC5B68" w:rsidRDefault="00BC5B68" w:rsidP="00BC5B68">
      <w:pPr>
        <w:pStyle w:val="Bibliography"/>
      </w:pPr>
      <w:r w:rsidRPr="00BC5B68">
        <w:t>Chambers, J. 2020. Package ‘</w:t>
      </w:r>
      <w:proofErr w:type="spellStart"/>
      <w:r w:rsidRPr="00BC5B68">
        <w:t>SoDA</w:t>
      </w:r>
      <w:proofErr w:type="spellEnd"/>
      <w:r w:rsidRPr="00BC5B68">
        <w:t>.</w:t>
      </w:r>
    </w:p>
    <w:p w14:paraId="72AC2752" w14:textId="77777777" w:rsidR="00BC5B68" w:rsidRPr="00BC5B68" w:rsidRDefault="00BC5B68" w:rsidP="00BC5B68">
      <w:pPr>
        <w:pStyle w:val="Bibliography"/>
      </w:pPr>
      <w:proofErr w:type="spellStart"/>
      <w:r w:rsidRPr="00BC5B68">
        <w:t>Cuezzo</w:t>
      </w:r>
      <w:proofErr w:type="spellEnd"/>
      <w:r w:rsidRPr="00BC5B68">
        <w:t xml:space="preserve">, F., and R. J. Guerrero. 2012. The Ant Genus </w:t>
      </w:r>
      <w:proofErr w:type="spellStart"/>
      <w:r w:rsidRPr="00BC5B68">
        <w:rPr>
          <w:i/>
          <w:iCs/>
        </w:rPr>
        <w:t>Dorymyrmex</w:t>
      </w:r>
      <w:proofErr w:type="spellEnd"/>
      <w:r w:rsidRPr="00BC5B68">
        <w:t xml:space="preserve"> Mayr (Hymenoptera: Formicidae: </w:t>
      </w:r>
      <w:proofErr w:type="spellStart"/>
      <w:r w:rsidRPr="00BC5B68">
        <w:t>Dolichoderinae</w:t>
      </w:r>
      <w:proofErr w:type="spellEnd"/>
      <w:r w:rsidRPr="00BC5B68">
        <w:t>) in Colombia. Psyche: A Journal of Entomology 2012:1–24.</w:t>
      </w:r>
    </w:p>
    <w:p w14:paraId="516D7883" w14:textId="77777777" w:rsidR="00BC5B68" w:rsidRPr="00BC5B68" w:rsidRDefault="00BC5B68" w:rsidP="00BC5B68">
      <w:pPr>
        <w:pStyle w:val="Bibliography"/>
      </w:pPr>
      <w:r w:rsidRPr="00BC5B68">
        <w:t xml:space="preserve">Dray, S., G. Blanchet, D. </w:t>
      </w:r>
      <w:proofErr w:type="spellStart"/>
      <w:r w:rsidRPr="00BC5B68">
        <w:t>Borcard</w:t>
      </w:r>
      <w:proofErr w:type="spellEnd"/>
      <w:r w:rsidRPr="00BC5B68">
        <w:t xml:space="preserve">, G. </w:t>
      </w:r>
      <w:proofErr w:type="spellStart"/>
      <w:r w:rsidRPr="00BC5B68">
        <w:t>Guenard</w:t>
      </w:r>
      <w:proofErr w:type="spellEnd"/>
      <w:r w:rsidRPr="00BC5B68">
        <w:t xml:space="preserve">, T. </w:t>
      </w:r>
      <w:proofErr w:type="spellStart"/>
      <w:r w:rsidRPr="00BC5B68">
        <w:t>Jombart</w:t>
      </w:r>
      <w:proofErr w:type="spellEnd"/>
      <w:r w:rsidRPr="00BC5B68">
        <w:t>, G. Larocque, P. Legendre, N. Madi, H. H. Wagner, and M. S. Dray. 2018. Package ‘</w:t>
      </w:r>
      <w:proofErr w:type="spellStart"/>
      <w:r w:rsidRPr="00BC5B68">
        <w:t>adespatial</w:t>
      </w:r>
      <w:proofErr w:type="spellEnd"/>
      <w:r w:rsidRPr="00BC5B68">
        <w:t>.’ R Package 2018:3–8.</w:t>
      </w:r>
    </w:p>
    <w:p w14:paraId="6FB52004" w14:textId="77777777" w:rsidR="00BC5B68" w:rsidRPr="00BC5B68" w:rsidRDefault="00BC5B68" w:rsidP="00BC5B68">
      <w:pPr>
        <w:pStyle w:val="Bibliography"/>
      </w:pPr>
      <w:proofErr w:type="spellStart"/>
      <w:r w:rsidRPr="00BC5B68">
        <w:t>Feener</w:t>
      </w:r>
      <w:proofErr w:type="spellEnd"/>
      <w:r w:rsidRPr="00BC5B68">
        <w:t xml:space="preserve"> Jr, D. H., J. R. B. </w:t>
      </w:r>
      <w:proofErr w:type="spellStart"/>
      <w:r w:rsidRPr="00BC5B68">
        <w:t>Lighton</w:t>
      </w:r>
      <w:proofErr w:type="spellEnd"/>
      <w:r w:rsidRPr="00BC5B68">
        <w:t>, and G. A. Bartholomew. 1988. Curvilinear allometry, energetics and foraging ecology: a comparison of leaf-cutting ants and army ants. Functional Ecology:509–520.</w:t>
      </w:r>
    </w:p>
    <w:p w14:paraId="129A1EE9" w14:textId="77777777" w:rsidR="00BC5B68" w:rsidRPr="00BC5B68" w:rsidRDefault="00BC5B68" w:rsidP="00BC5B68">
      <w:pPr>
        <w:pStyle w:val="Bibliography"/>
      </w:pPr>
      <w:r w:rsidRPr="00BC5B68">
        <w:t xml:space="preserve">Fick, S. E., and R. J. </w:t>
      </w:r>
      <w:proofErr w:type="spellStart"/>
      <w:r w:rsidRPr="00BC5B68">
        <w:t>Hijmans</w:t>
      </w:r>
      <w:proofErr w:type="spellEnd"/>
      <w:r w:rsidRPr="00BC5B68">
        <w:t xml:space="preserve">. 2017. </w:t>
      </w:r>
      <w:proofErr w:type="spellStart"/>
      <w:r w:rsidRPr="00BC5B68">
        <w:t>WorldClim</w:t>
      </w:r>
      <w:proofErr w:type="spellEnd"/>
      <w:r w:rsidRPr="00BC5B68">
        <w:t xml:space="preserve"> 2: new 1‐km spatial resolution climate surfaces for global land areas. International journal of climatology 37:4302–4315.</w:t>
      </w:r>
    </w:p>
    <w:p w14:paraId="3DA08206" w14:textId="77777777" w:rsidR="00BC5B68" w:rsidRPr="00BC5B68" w:rsidRDefault="00BC5B68" w:rsidP="00BC5B68">
      <w:pPr>
        <w:pStyle w:val="Bibliography"/>
      </w:pPr>
      <w:r w:rsidRPr="00BC5B68">
        <w:lastRenderedPageBreak/>
        <w:t>Fisher, B. L., and S. P. Cover. 2007. Ants of North America: a guide to the genera. Univ of California Press.</w:t>
      </w:r>
    </w:p>
    <w:p w14:paraId="51A8EE8E" w14:textId="77777777" w:rsidR="00BC5B68" w:rsidRPr="00BC5B68" w:rsidRDefault="00BC5B68" w:rsidP="00BC5B68">
      <w:pPr>
        <w:pStyle w:val="Bibliography"/>
      </w:pPr>
      <w:r w:rsidRPr="00BC5B68">
        <w:t xml:space="preserve">Gibb, H., N. J. Sanders, R. R. Dunn, S. Watson, M. </w:t>
      </w:r>
      <w:proofErr w:type="spellStart"/>
      <w:r w:rsidRPr="00BC5B68">
        <w:t>Photakis</w:t>
      </w:r>
      <w:proofErr w:type="spellEnd"/>
      <w:r w:rsidRPr="00BC5B68">
        <w:t xml:space="preserve">, S. Abril, A. N. Andersen, E. Angulo, I. </w:t>
      </w:r>
      <w:proofErr w:type="spellStart"/>
      <w:r w:rsidRPr="00BC5B68">
        <w:t>Armbrecht</w:t>
      </w:r>
      <w:proofErr w:type="spellEnd"/>
      <w:r w:rsidRPr="00BC5B68">
        <w:t xml:space="preserve">, and X. </w:t>
      </w:r>
      <w:proofErr w:type="spellStart"/>
      <w:r w:rsidRPr="00BC5B68">
        <w:t>Arnan</w:t>
      </w:r>
      <w:proofErr w:type="spellEnd"/>
      <w:r w:rsidRPr="00BC5B68">
        <w:t>. 2015. Climate mediates the effects of disturbance on ant assemblage structure. Proceedings of the Royal Society B: Biological Sciences 282:20150418.</w:t>
      </w:r>
    </w:p>
    <w:p w14:paraId="58D49746" w14:textId="77777777" w:rsidR="00BC5B68" w:rsidRPr="00BC5B68" w:rsidRDefault="00BC5B68" w:rsidP="00BC5B68">
      <w:pPr>
        <w:pStyle w:val="Bibliography"/>
      </w:pPr>
      <w:proofErr w:type="spellStart"/>
      <w:r w:rsidRPr="00BC5B68">
        <w:t>Götzenberger</w:t>
      </w:r>
      <w:proofErr w:type="spellEnd"/>
      <w:r w:rsidRPr="00BC5B68">
        <w:t xml:space="preserve">, L., F. de Bello, K. A. </w:t>
      </w:r>
      <w:proofErr w:type="spellStart"/>
      <w:r w:rsidRPr="00BC5B68">
        <w:t>Bråthen</w:t>
      </w:r>
      <w:proofErr w:type="spellEnd"/>
      <w:r w:rsidRPr="00BC5B68">
        <w:t xml:space="preserve">, J. Davison, A. </w:t>
      </w:r>
      <w:proofErr w:type="spellStart"/>
      <w:r w:rsidRPr="00BC5B68">
        <w:t>Dubuis</w:t>
      </w:r>
      <w:proofErr w:type="spellEnd"/>
      <w:r w:rsidRPr="00BC5B68">
        <w:t xml:space="preserve">, A. </w:t>
      </w:r>
      <w:proofErr w:type="spellStart"/>
      <w:r w:rsidRPr="00BC5B68">
        <w:t>Guisan</w:t>
      </w:r>
      <w:proofErr w:type="spellEnd"/>
      <w:r w:rsidRPr="00BC5B68">
        <w:t xml:space="preserve">, J. </w:t>
      </w:r>
      <w:proofErr w:type="spellStart"/>
      <w:r w:rsidRPr="00BC5B68">
        <w:t>Lepš</w:t>
      </w:r>
      <w:proofErr w:type="spellEnd"/>
      <w:r w:rsidRPr="00BC5B68">
        <w:t xml:space="preserve">, R. Lindborg, M. </w:t>
      </w:r>
      <w:proofErr w:type="spellStart"/>
      <w:r w:rsidRPr="00BC5B68">
        <w:t>Moora</w:t>
      </w:r>
      <w:proofErr w:type="spellEnd"/>
      <w:r w:rsidRPr="00BC5B68">
        <w:t xml:space="preserve">, M. </w:t>
      </w:r>
      <w:proofErr w:type="spellStart"/>
      <w:r w:rsidRPr="00BC5B68">
        <w:t>Pärtel</w:t>
      </w:r>
      <w:proofErr w:type="spellEnd"/>
      <w:r w:rsidRPr="00BC5B68">
        <w:t xml:space="preserve">, L. </w:t>
      </w:r>
      <w:proofErr w:type="spellStart"/>
      <w:r w:rsidRPr="00BC5B68">
        <w:t>Pellissier</w:t>
      </w:r>
      <w:proofErr w:type="spellEnd"/>
      <w:r w:rsidRPr="00BC5B68">
        <w:t xml:space="preserve">, J. Pottier, P. </w:t>
      </w:r>
      <w:proofErr w:type="spellStart"/>
      <w:r w:rsidRPr="00BC5B68">
        <w:t>Vittoz</w:t>
      </w:r>
      <w:proofErr w:type="spellEnd"/>
      <w:r w:rsidRPr="00BC5B68">
        <w:t>, K. Zobel, and M. Zobel. 2012. Ecological assembly rules in plant communities-approaches, patterns and prospects. Biological Reviews 87:111–127.</w:t>
      </w:r>
    </w:p>
    <w:p w14:paraId="6EBC4287" w14:textId="77777777" w:rsidR="00BC5B68" w:rsidRPr="00BC5B68" w:rsidRDefault="00BC5B68" w:rsidP="00BC5B68">
      <w:pPr>
        <w:pStyle w:val="Bibliography"/>
      </w:pPr>
      <w:proofErr w:type="spellStart"/>
      <w:r w:rsidRPr="00BC5B68">
        <w:t>Guenard</w:t>
      </w:r>
      <w:proofErr w:type="spellEnd"/>
      <w:r w:rsidRPr="00BC5B68">
        <w:t xml:space="preserve">, B., M. D. Weiser, K. Gomez, N. Narula, and E. P. </w:t>
      </w:r>
      <w:proofErr w:type="spellStart"/>
      <w:r w:rsidRPr="00BC5B68">
        <w:t>Economo</w:t>
      </w:r>
      <w:proofErr w:type="spellEnd"/>
      <w:r w:rsidRPr="00BC5B68">
        <w:t>. 2017. The Global Ant Biodiversity Informatics (GABI) database: synthesizing data on the geographic distribution of ant species (Hymenoptera: Formicidae). Myrmecological News/</w:t>
      </w:r>
      <w:proofErr w:type="spellStart"/>
      <w:r w:rsidRPr="00BC5B68">
        <w:t>Osterreichische</w:t>
      </w:r>
      <w:proofErr w:type="spellEnd"/>
      <w:r w:rsidRPr="00BC5B68">
        <w:t xml:space="preserve"> Gesellschaft fur </w:t>
      </w:r>
      <w:proofErr w:type="spellStart"/>
      <w:r w:rsidRPr="00BC5B68">
        <w:t>Entomofaunistik</w:t>
      </w:r>
      <w:proofErr w:type="spellEnd"/>
      <w:r w:rsidRPr="00BC5B68">
        <w:t xml:space="preserve"> 24:83–89.</w:t>
      </w:r>
    </w:p>
    <w:p w14:paraId="475116AD" w14:textId="77777777" w:rsidR="00BC5B68" w:rsidRPr="00BC5B68" w:rsidRDefault="00BC5B68" w:rsidP="00BC5B68">
      <w:pPr>
        <w:pStyle w:val="Bibliography"/>
      </w:pPr>
      <w:r w:rsidRPr="00BC5B68">
        <w:t xml:space="preserve">He, Q., M. D. </w:t>
      </w:r>
      <w:proofErr w:type="spellStart"/>
      <w:r w:rsidRPr="00BC5B68">
        <w:t>Bertness</w:t>
      </w:r>
      <w:proofErr w:type="spellEnd"/>
      <w:r w:rsidRPr="00BC5B68">
        <w:t>, and A. H. Altieri. 2013. Global shifts towards positive species interactions with increasing environmental stress. Ecology letters 16:695–706.</w:t>
      </w:r>
    </w:p>
    <w:p w14:paraId="0CDFB867" w14:textId="77777777" w:rsidR="00BC5B68" w:rsidRPr="00BC5B68" w:rsidRDefault="00BC5B68" w:rsidP="00BC5B68">
      <w:pPr>
        <w:pStyle w:val="Bibliography"/>
      </w:pPr>
      <w:proofErr w:type="spellStart"/>
      <w:r w:rsidRPr="00BC5B68">
        <w:t>Hijmans</w:t>
      </w:r>
      <w:proofErr w:type="spellEnd"/>
      <w:r w:rsidRPr="00BC5B68">
        <w:t xml:space="preserve">, R. J., S. Phillips, J. </w:t>
      </w:r>
      <w:proofErr w:type="spellStart"/>
      <w:r w:rsidRPr="00BC5B68">
        <w:t>Leathwick</w:t>
      </w:r>
      <w:proofErr w:type="spellEnd"/>
      <w:r w:rsidRPr="00BC5B68">
        <w:t xml:space="preserve">, J. </w:t>
      </w:r>
      <w:proofErr w:type="spellStart"/>
      <w:r w:rsidRPr="00BC5B68">
        <w:t>Elith</w:t>
      </w:r>
      <w:proofErr w:type="spellEnd"/>
      <w:r w:rsidRPr="00BC5B68">
        <w:t xml:space="preserve">, and M. R. J. </w:t>
      </w:r>
      <w:proofErr w:type="spellStart"/>
      <w:r w:rsidRPr="00BC5B68">
        <w:t>Hijmans</w:t>
      </w:r>
      <w:proofErr w:type="spellEnd"/>
      <w:r w:rsidRPr="00BC5B68">
        <w:t>. 2017. Package ‘</w:t>
      </w:r>
      <w:proofErr w:type="spellStart"/>
      <w:r w:rsidRPr="00BC5B68">
        <w:t>dismo</w:t>
      </w:r>
      <w:proofErr w:type="spellEnd"/>
      <w:r w:rsidRPr="00BC5B68">
        <w:t>.’ Circles 9:1–68.</w:t>
      </w:r>
    </w:p>
    <w:p w14:paraId="7DB1FAD1" w14:textId="77777777" w:rsidR="00BC5B68" w:rsidRPr="00BC5B68" w:rsidRDefault="00BC5B68" w:rsidP="00BC5B68">
      <w:pPr>
        <w:pStyle w:val="Bibliography"/>
      </w:pPr>
      <w:r w:rsidRPr="00BC5B68">
        <w:t xml:space="preserve">Holzapfel, C., K. </w:t>
      </w:r>
      <w:proofErr w:type="spellStart"/>
      <w:r w:rsidRPr="00BC5B68">
        <w:t>Tielbörger</w:t>
      </w:r>
      <w:proofErr w:type="spellEnd"/>
      <w:r w:rsidRPr="00BC5B68">
        <w:t xml:space="preserve">, H. A. Parag, J. </w:t>
      </w:r>
      <w:proofErr w:type="spellStart"/>
      <w:r w:rsidRPr="00BC5B68">
        <w:t>Kigel</w:t>
      </w:r>
      <w:proofErr w:type="spellEnd"/>
      <w:r w:rsidRPr="00BC5B68">
        <w:t>, and M. Sternberg. 2006. Annual plant–shrub interactions along an aridity gradient. Basic and Applied Ecology 7:268–279.</w:t>
      </w:r>
    </w:p>
    <w:p w14:paraId="2FF014FE" w14:textId="77777777" w:rsidR="00BC5B68" w:rsidRPr="00BC5B68" w:rsidRDefault="00BC5B68" w:rsidP="00BC5B68">
      <w:pPr>
        <w:pStyle w:val="Bibliography"/>
      </w:pPr>
      <w:r w:rsidRPr="00BC5B68">
        <w:t xml:space="preserve">Jung, V., C. </w:t>
      </w:r>
      <w:proofErr w:type="spellStart"/>
      <w:r w:rsidRPr="00BC5B68">
        <w:t>Violle</w:t>
      </w:r>
      <w:proofErr w:type="spellEnd"/>
      <w:r w:rsidRPr="00BC5B68">
        <w:t xml:space="preserve">, C. </w:t>
      </w:r>
      <w:proofErr w:type="spellStart"/>
      <w:r w:rsidRPr="00BC5B68">
        <w:t>Mondy</w:t>
      </w:r>
      <w:proofErr w:type="spellEnd"/>
      <w:r w:rsidRPr="00BC5B68">
        <w:t>, L. Hoffmann, and S. Muller. 2010. Intraspecific variability and trait-based community assembly: Intraspecific variability and community assembly. Journal of Ecology 98:1134–1140.</w:t>
      </w:r>
    </w:p>
    <w:p w14:paraId="286231DC" w14:textId="77777777" w:rsidR="00BC5B68" w:rsidRPr="00BC5B68" w:rsidRDefault="00BC5B68" w:rsidP="00BC5B68">
      <w:pPr>
        <w:pStyle w:val="Bibliography"/>
      </w:pPr>
      <w:proofErr w:type="spellStart"/>
      <w:r w:rsidRPr="00BC5B68">
        <w:t>Kaspari</w:t>
      </w:r>
      <w:proofErr w:type="spellEnd"/>
      <w:r w:rsidRPr="00BC5B68">
        <w:t>, M., and M. D. Weiser. 1999. The size–grain hypothesis and interspecific scaling in ants. Functional Ecology 13:530–538.</w:t>
      </w:r>
    </w:p>
    <w:p w14:paraId="5A1F99BD" w14:textId="77777777" w:rsidR="00BC5B68" w:rsidRPr="00BC5B68" w:rsidRDefault="00BC5B68" w:rsidP="00BC5B68">
      <w:pPr>
        <w:pStyle w:val="Bibliography"/>
      </w:pPr>
      <w:r w:rsidRPr="00BC5B68">
        <w:t>Kawecki, T. J., and D. Ebert. 2004. Conceptual issues in local adaptation. Ecology Letters 7:1225–1241.</w:t>
      </w:r>
    </w:p>
    <w:p w14:paraId="0959D92E" w14:textId="77777777" w:rsidR="00BC5B68" w:rsidRPr="00BC5B68" w:rsidRDefault="00BC5B68" w:rsidP="00BC5B68">
      <w:pPr>
        <w:pStyle w:val="Bibliography"/>
      </w:pPr>
      <w:proofErr w:type="spellStart"/>
      <w:r w:rsidRPr="00BC5B68">
        <w:t>Keddy</w:t>
      </w:r>
      <w:proofErr w:type="spellEnd"/>
      <w:r w:rsidRPr="00BC5B68">
        <w:t>, P. A. 1992. Assembly and response rules: two goals for predictive community ecology. Journal of Vegetation Science 3:157–164.</w:t>
      </w:r>
    </w:p>
    <w:p w14:paraId="56ED744E" w14:textId="77777777" w:rsidR="00BC5B68" w:rsidRPr="00BC5B68" w:rsidRDefault="00BC5B68" w:rsidP="00BC5B68">
      <w:pPr>
        <w:pStyle w:val="Bibliography"/>
      </w:pPr>
      <w:proofErr w:type="spellStart"/>
      <w:r w:rsidRPr="00BC5B68">
        <w:t>Kembel</w:t>
      </w:r>
      <w:proofErr w:type="spellEnd"/>
      <w:r w:rsidRPr="00BC5B68">
        <w:t xml:space="preserve">, S. W., P. D. Cowan, M. R. </w:t>
      </w:r>
      <w:proofErr w:type="spellStart"/>
      <w:r w:rsidRPr="00BC5B68">
        <w:t>Helmus</w:t>
      </w:r>
      <w:proofErr w:type="spellEnd"/>
      <w:r w:rsidRPr="00BC5B68">
        <w:t xml:space="preserve">, W. K. Cornwell, H. Morlon, D. D. </w:t>
      </w:r>
      <w:proofErr w:type="spellStart"/>
      <w:r w:rsidRPr="00BC5B68">
        <w:t>Ackerly</w:t>
      </w:r>
      <w:proofErr w:type="spellEnd"/>
      <w:r w:rsidRPr="00BC5B68">
        <w:t>, S. P. Blomberg, and C. O. Webb. 2010. Picante: R tools for integrating phylogenies and ecology. Bioinformatics 26:1463–1464.</w:t>
      </w:r>
    </w:p>
    <w:p w14:paraId="6E93AFD2" w14:textId="77777777" w:rsidR="00BC5B68" w:rsidRPr="00BC5B68" w:rsidRDefault="00BC5B68" w:rsidP="00BC5B68">
      <w:pPr>
        <w:pStyle w:val="Bibliography"/>
      </w:pPr>
      <w:proofErr w:type="spellStart"/>
      <w:r w:rsidRPr="00BC5B68">
        <w:t>Laliberté</w:t>
      </w:r>
      <w:proofErr w:type="spellEnd"/>
      <w:r w:rsidRPr="00BC5B68">
        <w:t xml:space="preserve">, E., P. Legendre, B. Shipley, and M. E. </w:t>
      </w:r>
      <w:proofErr w:type="spellStart"/>
      <w:r w:rsidRPr="00BC5B68">
        <w:t>Laliberté</w:t>
      </w:r>
      <w:proofErr w:type="spellEnd"/>
      <w:r w:rsidRPr="00BC5B68">
        <w:t>. 2014. Package ‘FD.’ Measuring functional diversity from multiple traits, and other tools for functional ecology:1.0-12.</w:t>
      </w:r>
    </w:p>
    <w:p w14:paraId="32CD032D" w14:textId="77777777" w:rsidR="00BC5B68" w:rsidRPr="00BC5B68" w:rsidRDefault="00BC5B68" w:rsidP="00BC5B68">
      <w:pPr>
        <w:pStyle w:val="Bibliography"/>
      </w:pPr>
      <w:proofErr w:type="spellStart"/>
      <w:r w:rsidRPr="00BC5B68">
        <w:t>Lembrechts</w:t>
      </w:r>
      <w:proofErr w:type="spellEnd"/>
      <w:r w:rsidRPr="00BC5B68">
        <w:t xml:space="preserve">, J. J., M. B. Ashcroft, P. D. </w:t>
      </w:r>
      <w:proofErr w:type="spellStart"/>
      <w:r w:rsidRPr="00BC5B68">
        <w:t>Frenne</w:t>
      </w:r>
      <w:proofErr w:type="spellEnd"/>
      <w:r w:rsidRPr="00BC5B68">
        <w:t xml:space="preserve">, J. </w:t>
      </w:r>
      <w:proofErr w:type="spellStart"/>
      <w:r w:rsidRPr="00BC5B68">
        <w:t>Kemppinen</w:t>
      </w:r>
      <w:proofErr w:type="spellEnd"/>
      <w:r w:rsidRPr="00BC5B68">
        <w:t xml:space="preserve">, M. </w:t>
      </w:r>
      <w:proofErr w:type="spellStart"/>
      <w:r w:rsidRPr="00BC5B68">
        <w:t>Kopecký</w:t>
      </w:r>
      <w:proofErr w:type="spellEnd"/>
      <w:r w:rsidRPr="00BC5B68">
        <w:t xml:space="preserve">, M. </w:t>
      </w:r>
      <w:proofErr w:type="spellStart"/>
      <w:r w:rsidRPr="00BC5B68">
        <w:t>Luoto</w:t>
      </w:r>
      <w:proofErr w:type="spellEnd"/>
      <w:r w:rsidRPr="00BC5B68">
        <w:t xml:space="preserve">, I. M. D. Maclean, T. W. Crowther, J. J. Bailey, S. </w:t>
      </w:r>
      <w:proofErr w:type="spellStart"/>
      <w:r w:rsidRPr="00BC5B68">
        <w:t>Haesen</w:t>
      </w:r>
      <w:proofErr w:type="spellEnd"/>
      <w:r w:rsidRPr="00BC5B68">
        <w:t xml:space="preserve">, D. H. </w:t>
      </w:r>
      <w:proofErr w:type="spellStart"/>
      <w:r w:rsidRPr="00BC5B68">
        <w:t>Klinges</w:t>
      </w:r>
      <w:proofErr w:type="spellEnd"/>
      <w:r w:rsidRPr="00BC5B68">
        <w:t xml:space="preserve">, P. </w:t>
      </w:r>
      <w:proofErr w:type="spellStart"/>
      <w:r w:rsidRPr="00BC5B68">
        <w:t>Niittynen</w:t>
      </w:r>
      <w:proofErr w:type="spellEnd"/>
      <w:r w:rsidRPr="00BC5B68">
        <w:t xml:space="preserve">, B. R. </w:t>
      </w:r>
      <w:proofErr w:type="spellStart"/>
      <w:r w:rsidRPr="00BC5B68">
        <w:t>Scheffers</w:t>
      </w:r>
      <w:proofErr w:type="spellEnd"/>
      <w:r w:rsidRPr="00BC5B68">
        <w:t xml:space="preserve">, K. V. </w:t>
      </w:r>
      <w:proofErr w:type="spellStart"/>
      <w:r w:rsidRPr="00BC5B68">
        <w:t>Meerbeek</w:t>
      </w:r>
      <w:proofErr w:type="spellEnd"/>
      <w:r w:rsidRPr="00BC5B68">
        <w:t xml:space="preserve">, P. </w:t>
      </w:r>
      <w:proofErr w:type="spellStart"/>
      <w:r w:rsidRPr="00BC5B68">
        <w:t>Aartsma</w:t>
      </w:r>
      <w:proofErr w:type="spellEnd"/>
      <w:r w:rsidRPr="00BC5B68">
        <w:t xml:space="preserve">, O. </w:t>
      </w:r>
      <w:proofErr w:type="spellStart"/>
      <w:r w:rsidRPr="00BC5B68">
        <w:t>Abdalaze</w:t>
      </w:r>
      <w:proofErr w:type="spellEnd"/>
      <w:r w:rsidRPr="00BC5B68">
        <w:t xml:space="preserve">, M. Abedi, R. </w:t>
      </w:r>
      <w:proofErr w:type="spellStart"/>
      <w:r w:rsidRPr="00BC5B68">
        <w:t>Aerts</w:t>
      </w:r>
      <w:proofErr w:type="spellEnd"/>
      <w:r w:rsidRPr="00BC5B68">
        <w:t xml:space="preserve">, N. Ahmadian, A. </w:t>
      </w:r>
      <w:proofErr w:type="spellStart"/>
      <w:r w:rsidRPr="00BC5B68">
        <w:t>Ahrends</w:t>
      </w:r>
      <w:proofErr w:type="spellEnd"/>
      <w:r w:rsidRPr="00BC5B68">
        <w:t xml:space="preserve">, J. M. </w:t>
      </w:r>
      <w:proofErr w:type="spellStart"/>
      <w:r w:rsidRPr="00BC5B68">
        <w:lastRenderedPageBreak/>
        <w:t>Alatalo</w:t>
      </w:r>
      <w:proofErr w:type="spellEnd"/>
      <w:r w:rsidRPr="00BC5B68">
        <w:t xml:space="preserve">, J. M. Alexander, C. N. </w:t>
      </w:r>
      <w:proofErr w:type="spellStart"/>
      <w:r w:rsidRPr="00BC5B68">
        <w:t>Allonsius</w:t>
      </w:r>
      <w:proofErr w:type="spellEnd"/>
      <w:r w:rsidRPr="00BC5B68">
        <w:t xml:space="preserve">, J. Altman, C. Ammann, C. Andres, C. Andrews, J. </w:t>
      </w:r>
      <w:proofErr w:type="spellStart"/>
      <w:r w:rsidRPr="00BC5B68">
        <w:t>Ardö</w:t>
      </w:r>
      <w:proofErr w:type="spellEnd"/>
      <w:r w:rsidRPr="00BC5B68">
        <w:t xml:space="preserve">, N. </w:t>
      </w:r>
      <w:proofErr w:type="spellStart"/>
      <w:r w:rsidRPr="00BC5B68">
        <w:t>Arriga</w:t>
      </w:r>
      <w:proofErr w:type="spellEnd"/>
      <w:r w:rsidRPr="00BC5B68">
        <w:t xml:space="preserve">, A. </w:t>
      </w:r>
      <w:proofErr w:type="spellStart"/>
      <w:r w:rsidRPr="00BC5B68">
        <w:t>Arzac</w:t>
      </w:r>
      <w:proofErr w:type="spellEnd"/>
      <w:r w:rsidRPr="00BC5B68">
        <w:t xml:space="preserve">, V. </w:t>
      </w:r>
      <w:proofErr w:type="spellStart"/>
      <w:r w:rsidRPr="00BC5B68">
        <w:t>Aschero</w:t>
      </w:r>
      <w:proofErr w:type="spellEnd"/>
      <w:r w:rsidRPr="00BC5B68">
        <w:t xml:space="preserve">, R. L. Assis, J. J. </w:t>
      </w:r>
      <w:proofErr w:type="spellStart"/>
      <w:r w:rsidRPr="00BC5B68">
        <w:t>Assmann</w:t>
      </w:r>
      <w:proofErr w:type="spellEnd"/>
      <w:r w:rsidRPr="00BC5B68">
        <w:t xml:space="preserve">, M. Y. Bader, K. </w:t>
      </w:r>
      <w:proofErr w:type="spellStart"/>
      <w:r w:rsidRPr="00BC5B68">
        <w:t>Bahalkeh</w:t>
      </w:r>
      <w:proofErr w:type="spellEnd"/>
      <w:r w:rsidRPr="00BC5B68">
        <w:t xml:space="preserve">, P. </w:t>
      </w:r>
      <w:proofErr w:type="spellStart"/>
      <w:r w:rsidRPr="00BC5B68">
        <w:t>Barančok</w:t>
      </w:r>
      <w:proofErr w:type="spellEnd"/>
      <w:r w:rsidRPr="00BC5B68">
        <w:t xml:space="preserve">, I. C. Barrio, A. Barros, M. Barthel, E. W. Basham, M. </w:t>
      </w:r>
      <w:proofErr w:type="spellStart"/>
      <w:r w:rsidRPr="00BC5B68">
        <w:t>Bauters</w:t>
      </w:r>
      <w:proofErr w:type="spellEnd"/>
      <w:r w:rsidRPr="00BC5B68">
        <w:t xml:space="preserve">, M. </w:t>
      </w:r>
      <w:proofErr w:type="spellStart"/>
      <w:r w:rsidRPr="00BC5B68">
        <w:t>Bazzichetto</w:t>
      </w:r>
      <w:proofErr w:type="spellEnd"/>
      <w:r w:rsidRPr="00BC5B68">
        <w:t xml:space="preserve">, L. B. Marchesini, M. C. Bell, J. C. Benavides, J. L. B. Alonso, B. J. </w:t>
      </w:r>
      <w:proofErr w:type="spellStart"/>
      <w:r w:rsidRPr="00BC5B68">
        <w:t>Berauer</w:t>
      </w:r>
      <w:proofErr w:type="spellEnd"/>
      <w:r w:rsidRPr="00BC5B68">
        <w:t xml:space="preserve">, J. W. Bjerke, R. G. Björk, M. P. </w:t>
      </w:r>
      <w:proofErr w:type="spellStart"/>
      <w:r w:rsidRPr="00BC5B68">
        <w:t>Björkman</w:t>
      </w:r>
      <w:proofErr w:type="spellEnd"/>
      <w:r w:rsidRPr="00BC5B68">
        <w:t xml:space="preserve">, K. </w:t>
      </w:r>
      <w:proofErr w:type="spellStart"/>
      <w:r w:rsidRPr="00BC5B68">
        <w:t>Björnsdóttir</w:t>
      </w:r>
      <w:proofErr w:type="spellEnd"/>
      <w:r w:rsidRPr="00BC5B68">
        <w:t xml:space="preserve">, B. Blonder, P. </w:t>
      </w:r>
      <w:proofErr w:type="spellStart"/>
      <w:r w:rsidRPr="00BC5B68">
        <w:t>Boeckx</w:t>
      </w:r>
      <w:proofErr w:type="spellEnd"/>
      <w:r w:rsidRPr="00BC5B68">
        <w:t xml:space="preserve">, J. </w:t>
      </w:r>
      <w:proofErr w:type="spellStart"/>
      <w:r w:rsidRPr="00BC5B68">
        <w:t>Boike</w:t>
      </w:r>
      <w:proofErr w:type="spellEnd"/>
      <w:r w:rsidRPr="00BC5B68">
        <w:t xml:space="preserve">, S. </w:t>
      </w:r>
      <w:proofErr w:type="spellStart"/>
      <w:r w:rsidRPr="00BC5B68">
        <w:t>Bokhorst</w:t>
      </w:r>
      <w:proofErr w:type="spellEnd"/>
      <w:r w:rsidRPr="00BC5B68">
        <w:t xml:space="preserve">, B. N. S. Brum, J. </w:t>
      </w:r>
      <w:proofErr w:type="spellStart"/>
      <w:r w:rsidRPr="00BC5B68">
        <w:t>Brůna</w:t>
      </w:r>
      <w:proofErr w:type="spellEnd"/>
      <w:r w:rsidRPr="00BC5B68">
        <w:t xml:space="preserve">, N. Buchmann, P. </w:t>
      </w:r>
      <w:proofErr w:type="spellStart"/>
      <w:r w:rsidRPr="00BC5B68">
        <w:t>Buysse</w:t>
      </w:r>
      <w:proofErr w:type="spellEnd"/>
      <w:r w:rsidRPr="00BC5B68">
        <w:t xml:space="preserve">, J. L. Camargo, O. C. </w:t>
      </w:r>
      <w:proofErr w:type="spellStart"/>
      <w:r w:rsidRPr="00BC5B68">
        <w:t>Campoe</w:t>
      </w:r>
      <w:proofErr w:type="spellEnd"/>
      <w:r w:rsidRPr="00BC5B68">
        <w:t xml:space="preserve">, O. </w:t>
      </w:r>
      <w:proofErr w:type="spellStart"/>
      <w:r w:rsidRPr="00BC5B68">
        <w:t>Candan</w:t>
      </w:r>
      <w:proofErr w:type="spellEnd"/>
      <w:r w:rsidRPr="00BC5B68">
        <w:t xml:space="preserve">, R. </w:t>
      </w:r>
      <w:proofErr w:type="spellStart"/>
      <w:r w:rsidRPr="00BC5B68">
        <w:t>Canessa</w:t>
      </w:r>
      <w:proofErr w:type="spellEnd"/>
      <w:r w:rsidRPr="00BC5B68">
        <w:t xml:space="preserve">, N. </w:t>
      </w:r>
      <w:proofErr w:type="spellStart"/>
      <w:r w:rsidRPr="00BC5B68">
        <w:t>Cannone</w:t>
      </w:r>
      <w:proofErr w:type="spellEnd"/>
      <w:r w:rsidRPr="00BC5B68">
        <w:t xml:space="preserve">, M. </w:t>
      </w:r>
      <w:proofErr w:type="spellStart"/>
      <w:r w:rsidRPr="00BC5B68">
        <w:t>Carbognani</w:t>
      </w:r>
      <w:proofErr w:type="spellEnd"/>
      <w:r w:rsidRPr="00BC5B68">
        <w:t xml:space="preserve">, J. </w:t>
      </w:r>
      <w:proofErr w:type="spellStart"/>
      <w:r w:rsidRPr="00BC5B68">
        <w:t>Carnicer</w:t>
      </w:r>
      <w:proofErr w:type="spellEnd"/>
      <w:r w:rsidRPr="00BC5B68">
        <w:t xml:space="preserve">, A. Casanova, S. </w:t>
      </w:r>
      <w:proofErr w:type="spellStart"/>
      <w:r w:rsidRPr="00BC5B68">
        <w:t>Cesarz</w:t>
      </w:r>
      <w:proofErr w:type="spellEnd"/>
      <w:r w:rsidRPr="00BC5B68">
        <w:t xml:space="preserve">, B. </w:t>
      </w:r>
      <w:proofErr w:type="spellStart"/>
      <w:r w:rsidRPr="00BC5B68">
        <w:t>Chojnicki</w:t>
      </w:r>
      <w:proofErr w:type="spellEnd"/>
      <w:r w:rsidRPr="00BC5B68">
        <w:t xml:space="preserve">, P. Choler, S. L. </w:t>
      </w:r>
      <w:proofErr w:type="spellStart"/>
      <w:r w:rsidRPr="00BC5B68">
        <w:t>Chown</w:t>
      </w:r>
      <w:proofErr w:type="spellEnd"/>
      <w:r w:rsidRPr="00BC5B68">
        <w:t xml:space="preserve">, E. F. Cifuentes, M. </w:t>
      </w:r>
      <w:proofErr w:type="spellStart"/>
      <w:r w:rsidRPr="00BC5B68">
        <w:t>Čiliak</w:t>
      </w:r>
      <w:proofErr w:type="spellEnd"/>
      <w:r w:rsidRPr="00BC5B68">
        <w:t xml:space="preserve">, T. Contador, P. Convey, E. J. Cooper, E. </w:t>
      </w:r>
      <w:proofErr w:type="spellStart"/>
      <w:r w:rsidRPr="00BC5B68">
        <w:t>Cremonese</w:t>
      </w:r>
      <w:proofErr w:type="spellEnd"/>
      <w:r w:rsidRPr="00BC5B68">
        <w:t xml:space="preserve">, S. R. </w:t>
      </w:r>
      <w:proofErr w:type="spellStart"/>
      <w:r w:rsidRPr="00BC5B68">
        <w:t>Curasi</w:t>
      </w:r>
      <w:proofErr w:type="spellEnd"/>
      <w:r w:rsidRPr="00BC5B68">
        <w:t xml:space="preserve">, R. Curtis, M. </w:t>
      </w:r>
      <w:proofErr w:type="spellStart"/>
      <w:r w:rsidRPr="00BC5B68">
        <w:t>Cutini</w:t>
      </w:r>
      <w:proofErr w:type="spellEnd"/>
      <w:r w:rsidRPr="00BC5B68">
        <w:t xml:space="preserve">, C. J. Dahlberg, G. N. </w:t>
      </w:r>
      <w:proofErr w:type="spellStart"/>
      <w:r w:rsidRPr="00BC5B68">
        <w:t>Daskalova</w:t>
      </w:r>
      <w:proofErr w:type="spellEnd"/>
      <w:r w:rsidRPr="00BC5B68">
        <w:t xml:space="preserve">, M. A. de Pablo, S. D. Chiesa, J. </w:t>
      </w:r>
      <w:proofErr w:type="spellStart"/>
      <w:r w:rsidRPr="00BC5B68">
        <w:t>Dengler</w:t>
      </w:r>
      <w:proofErr w:type="spellEnd"/>
      <w:r w:rsidRPr="00BC5B68">
        <w:t xml:space="preserve">, B. </w:t>
      </w:r>
      <w:proofErr w:type="spellStart"/>
      <w:r w:rsidRPr="00BC5B68">
        <w:t>Deronde</w:t>
      </w:r>
      <w:proofErr w:type="spellEnd"/>
      <w:r w:rsidRPr="00BC5B68">
        <w:t xml:space="preserve">, P. </w:t>
      </w:r>
      <w:proofErr w:type="spellStart"/>
      <w:r w:rsidRPr="00BC5B68">
        <w:t>Descombes</w:t>
      </w:r>
      <w:proofErr w:type="spellEnd"/>
      <w:r w:rsidRPr="00BC5B68">
        <w:t xml:space="preserve">, V. D. </w:t>
      </w:r>
      <w:proofErr w:type="spellStart"/>
      <w:r w:rsidRPr="00BC5B68">
        <w:t>Cecco</w:t>
      </w:r>
      <w:proofErr w:type="spellEnd"/>
      <w:r w:rsidRPr="00BC5B68">
        <w:t xml:space="preserve">, M. D. </w:t>
      </w:r>
      <w:proofErr w:type="spellStart"/>
      <w:r w:rsidRPr="00BC5B68">
        <w:t>Musciano</w:t>
      </w:r>
      <w:proofErr w:type="spellEnd"/>
      <w:r w:rsidRPr="00BC5B68">
        <w:t xml:space="preserve">, J. Dick, R. D. </w:t>
      </w:r>
      <w:proofErr w:type="spellStart"/>
      <w:r w:rsidRPr="00BC5B68">
        <w:t>Dimarco</w:t>
      </w:r>
      <w:proofErr w:type="spellEnd"/>
      <w:r w:rsidRPr="00BC5B68">
        <w:t xml:space="preserve">, J. Dolezal, and E. </w:t>
      </w:r>
      <w:proofErr w:type="spellStart"/>
      <w:r w:rsidRPr="00BC5B68">
        <w:t>Dorrepaal</w:t>
      </w:r>
      <w:proofErr w:type="spellEnd"/>
      <w:r w:rsidRPr="00BC5B68">
        <w:t>. 2022. Global maps of soil temperature:35.</w:t>
      </w:r>
    </w:p>
    <w:p w14:paraId="7DFFA0CC" w14:textId="77777777" w:rsidR="00BC5B68" w:rsidRPr="00BC5B68" w:rsidRDefault="00BC5B68" w:rsidP="00BC5B68">
      <w:pPr>
        <w:pStyle w:val="Bibliography"/>
      </w:pPr>
      <w:r w:rsidRPr="00BC5B68">
        <w:t xml:space="preserve">Liu, R., F. Zhu, and Y. Steinberger. 2016. Changes in ground-dwelling arthropod diversity related to the proximity of shrub cover in a </w:t>
      </w:r>
      <w:proofErr w:type="spellStart"/>
      <w:r w:rsidRPr="00BC5B68">
        <w:t>desertified</w:t>
      </w:r>
      <w:proofErr w:type="spellEnd"/>
      <w:r w:rsidRPr="00BC5B68">
        <w:t xml:space="preserve"> system. Journal of arid environments 124:172–179.</w:t>
      </w:r>
    </w:p>
    <w:p w14:paraId="52C8AEF0" w14:textId="77777777" w:rsidR="00BC5B68" w:rsidRPr="00BC5B68" w:rsidRDefault="00BC5B68" w:rsidP="00BC5B68">
      <w:pPr>
        <w:pStyle w:val="Bibliography"/>
      </w:pPr>
      <w:proofErr w:type="spellStart"/>
      <w:r w:rsidRPr="00BC5B68">
        <w:t>Longino</w:t>
      </w:r>
      <w:proofErr w:type="spellEnd"/>
      <w:r w:rsidRPr="00BC5B68">
        <w:t>, J. T., and J. Coddington. 2002. THE ANT FAUNA OF A TROPICAL RAIN FOREST: ESTIMATING SPECIES RICHNESS THREE DIFFERENT WAYS 83:14.</w:t>
      </w:r>
    </w:p>
    <w:p w14:paraId="77EC1EB3" w14:textId="77777777" w:rsidR="00BC5B68" w:rsidRPr="00BC5B68" w:rsidRDefault="00BC5B68" w:rsidP="00BC5B68">
      <w:pPr>
        <w:pStyle w:val="Bibliography"/>
      </w:pPr>
      <w:proofErr w:type="spellStart"/>
      <w:r w:rsidRPr="00BC5B68">
        <w:t>Lortie</w:t>
      </w:r>
      <w:proofErr w:type="spellEnd"/>
      <w:r w:rsidRPr="00BC5B68">
        <w:t>, C. J., and R. M. Callaway. 2006. Re‐analysis of meta‐analysis: support for the stress‐gradient hypothesis. Journal of Ecology 94:7–16.</w:t>
      </w:r>
    </w:p>
    <w:p w14:paraId="3862C059" w14:textId="77777777" w:rsidR="00BC5B68" w:rsidRPr="00BC5B68" w:rsidRDefault="00BC5B68" w:rsidP="00BC5B68">
      <w:pPr>
        <w:pStyle w:val="Bibliography"/>
      </w:pPr>
      <w:r w:rsidRPr="00BC5B68">
        <w:t>McIntire, E. J., and A. Fajardo. 2014. Facilitation as a ubiquitous driver of biodiversity. New Phytologist 201:403–416.</w:t>
      </w:r>
    </w:p>
    <w:p w14:paraId="3F79F1F8" w14:textId="77777777" w:rsidR="00BC5B68" w:rsidRPr="00BC5B68" w:rsidRDefault="00BC5B68" w:rsidP="00BC5B68">
      <w:pPr>
        <w:pStyle w:val="Bibliography"/>
      </w:pPr>
      <w:proofErr w:type="spellStart"/>
      <w:r w:rsidRPr="00BC5B68">
        <w:t>Muscarella</w:t>
      </w:r>
      <w:proofErr w:type="spellEnd"/>
      <w:r w:rsidRPr="00BC5B68">
        <w:t xml:space="preserve">, R., P. J. Galante, R. A. B. Guardia, J. M. </w:t>
      </w:r>
      <w:proofErr w:type="spellStart"/>
      <w:r w:rsidRPr="00BC5B68">
        <w:t>Kass</w:t>
      </w:r>
      <w:proofErr w:type="spellEnd"/>
      <w:r w:rsidRPr="00BC5B68">
        <w:t xml:space="preserve">, M. </w:t>
      </w:r>
      <w:proofErr w:type="spellStart"/>
      <w:r w:rsidRPr="00BC5B68">
        <w:t>Uriarte</w:t>
      </w:r>
      <w:proofErr w:type="spellEnd"/>
      <w:r w:rsidRPr="00BC5B68">
        <w:t xml:space="preserve">, R. P. Anderson, and M. R. </w:t>
      </w:r>
      <w:proofErr w:type="spellStart"/>
      <w:r w:rsidRPr="00BC5B68">
        <w:t>Muscarella</w:t>
      </w:r>
      <w:proofErr w:type="spellEnd"/>
      <w:r w:rsidRPr="00BC5B68">
        <w:t>. 2017. Package ‘</w:t>
      </w:r>
      <w:proofErr w:type="spellStart"/>
      <w:r w:rsidRPr="00BC5B68">
        <w:t>ENMeval</w:t>
      </w:r>
      <w:proofErr w:type="spellEnd"/>
      <w:r w:rsidRPr="00BC5B68">
        <w:t>.’ Automated Runs and Evaluations of Ecological Niche Models. Version 0.2 2.</w:t>
      </w:r>
    </w:p>
    <w:p w14:paraId="4444968D" w14:textId="77777777" w:rsidR="00BC5B68" w:rsidRPr="00BC5B68" w:rsidRDefault="00BC5B68" w:rsidP="00BC5B68">
      <w:pPr>
        <w:pStyle w:val="Bibliography"/>
      </w:pPr>
      <w:r w:rsidRPr="00BC5B68">
        <w:t xml:space="preserve">Nakamura, S., S. Tamura, H. Taki, and E. </w:t>
      </w:r>
      <w:proofErr w:type="spellStart"/>
      <w:r w:rsidRPr="00BC5B68">
        <w:t>Shoda‐Kagaya</w:t>
      </w:r>
      <w:proofErr w:type="spellEnd"/>
      <w:r w:rsidRPr="00BC5B68">
        <w:t xml:space="preserve">. 2020. Propylene glycol: a promising preservative for insects, comparable to ethanol, from trapping to DNA analysis. </w:t>
      </w:r>
      <w:proofErr w:type="spellStart"/>
      <w:r w:rsidRPr="00BC5B68">
        <w:t>Entomologia</w:t>
      </w:r>
      <w:proofErr w:type="spellEnd"/>
      <w:r w:rsidRPr="00BC5B68">
        <w:t xml:space="preserve"> </w:t>
      </w:r>
      <w:proofErr w:type="spellStart"/>
      <w:r w:rsidRPr="00BC5B68">
        <w:t>Experimentalis</w:t>
      </w:r>
      <w:proofErr w:type="spellEnd"/>
      <w:r w:rsidRPr="00BC5B68">
        <w:t xml:space="preserve"> et </w:t>
      </w:r>
      <w:proofErr w:type="spellStart"/>
      <w:r w:rsidRPr="00BC5B68">
        <w:t>Applicata</w:t>
      </w:r>
      <w:proofErr w:type="spellEnd"/>
      <w:r w:rsidRPr="00BC5B68">
        <w:t xml:space="preserve"> 168:158–165.</w:t>
      </w:r>
    </w:p>
    <w:p w14:paraId="165088CD" w14:textId="77777777" w:rsidR="00BC5B68" w:rsidRPr="00BC5B68" w:rsidRDefault="00BC5B68" w:rsidP="00BC5B68">
      <w:pPr>
        <w:pStyle w:val="Bibliography"/>
      </w:pPr>
      <w:r w:rsidRPr="00BC5B68">
        <w:t xml:space="preserve">Oksanen, J., F. G. Blanchet, R. </w:t>
      </w:r>
      <w:proofErr w:type="spellStart"/>
      <w:r w:rsidRPr="00BC5B68">
        <w:t>Kindt</w:t>
      </w:r>
      <w:proofErr w:type="spellEnd"/>
      <w:r w:rsidRPr="00BC5B68">
        <w:t xml:space="preserve">, P. Legendre, R. B. </w:t>
      </w:r>
      <w:proofErr w:type="spellStart"/>
      <w:r w:rsidRPr="00BC5B68">
        <w:t>O’hara</w:t>
      </w:r>
      <w:proofErr w:type="spellEnd"/>
      <w:r w:rsidRPr="00BC5B68">
        <w:t xml:space="preserve">, G. L. Simpson, P. </w:t>
      </w:r>
      <w:proofErr w:type="spellStart"/>
      <w:r w:rsidRPr="00BC5B68">
        <w:t>Solymos</w:t>
      </w:r>
      <w:proofErr w:type="spellEnd"/>
      <w:r w:rsidRPr="00BC5B68">
        <w:t xml:space="preserve">, M. H. H. Stevens, and H. Wagner. 2010. Vegan: community ecology package. R package version 1.17-4. http://cran. r-project. org&gt;. </w:t>
      </w:r>
      <w:proofErr w:type="spellStart"/>
      <w:r w:rsidRPr="00BC5B68">
        <w:t>Acesso</w:t>
      </w:r>
      <w:proofErr w:type="spellEnd"/>
      <w:r w:rsidRPr="00BC5B68">
        <w:t xml:space="preserve"> </w:t>
      </w:r>
      <w:proofErr w:type="spellStart"/>
      <w:r w:rsidRPr="00BC5B68">
        <w:t>em</w:t>
      </w:r>
      <w:proofErr w:type="spellEnd"/>
      <w:r w:rsidRPr="00BC5B68">
        <w:t xml:space="preserve"> 23:2010.</w:t>
      </w:r>
    </w:p>
    <w:p w14:paraId="2A9CD154" w14:textId="77777777" w:rsidR="00BC5B68" w:rsidRPr="00BC5B68" w:rsidRDefault="00BC5B68" w:rsidP="00BC5B68">
      <w:pPr>
        <w:pStyle w:val="Bibliography"/>
      </w:pPr>
      <w:proofErr w:type="spellStart"/>
      <w:r w:rsidRPr="00BC5B68">
        <w:t>Pettorelli</w:t>
      </w:r>
      <w:proofErr w:type="spellEnd"/>
      <w:r w:rsidRPr="00BC5B68">
        <w:t xml:space="preserve">, N., S. Ryan, T. Mueller, N. </w:t>
      </w:r>
      <w:proofErr w:type="spellStart"/>
      <w:r w:rsidRPr="00BC5B68">
        <w:t>Bunnefeld</w:t>
      </w:r>
      <w:proofErr w:type="spellEnd"/>
      <w:r w:rsidRPr="00BC5B68">
        <w:t xml:space="preserve">, B. </w:t>
      </w:r>
      <w:proofErr w:type="spellStart"/>
      <w:r w:rsidRPr="00BC5B68">
        <w:t>Jedrzejewska</w:t>
      </w:r>
      <w:proofErr w:type="spellEnd"/>
      <w:r w:rsidRPr="00BC5B68">
        <w:t xml:space="preserve">, M. Lima, and K. </w:t>
      </w:r>
      <w:proofErr w:type="spellStart"/>
      <w:r w:rsidRPr="00BC5B68">
        <w:t>Kausrud</w:t>
      </w:r>
      <w:proofErr w:type="spellEnd"/>
      <w:r w:rsidRPr="00BC5B68">
        <w:t>. 2011. The Normalized Difference Vegetation Index (NDVI): unforeseen successes in animal ecology. Climate Research 46:15–27.</w:t>
      </w:r>
    </w:p>
    <w:p w14:paraId="5D174779" w14:textId="77777777" w:rsidR="00BC5B68" w:rsidRPr="00BC5B68" w:rsidRDefault="00BC5B68" w:rsidP="00BC5B68">
      <w:pPr>
        <w:pStyle w:val="Bibliography"/>
      </w:pPr>
      <w:proofErr w:type="spellStart"/>
      <w:r w:rsidRPr="00BC5B68">
        <w:t>Pugnaire</w:t>
      </w:r>
      <w:proofErr w:type="spellEnd"/>
      <w:r w:rsidRPr="00BC5B68">
        <w:t xml:space="preserve">, F. I., C. </w:t>
      </w:r>
      <w:proofErr w:type="spellStart"/>
      <w:r w:rsidRPr="00BC5B68">
        <w:t>Armas</w:t>
      </w:r>
      <w:proofErr w:type="spellEnd"/>
      <w:r w:rsidRPr="00BC5B68">
        <w:t xml:space="preserve">, and F. T. </w:t>
      </w:r>
      <w:proofErr w:type="spellStart"/>
      <w:r w:rsidRPr="00BC5B68">
        <w:t>Maestre</w:t>
      </w:r>
      <w:proofErr w:type="spellEnd"/>
      <w:r w:rsidRPr="00BC5B68">
        <w:t>. 2011. Positive plant interactions in the Iberian Southeast: mechanisms, environmental gradients, and ecosystem function. Journal of arid environments 75:1310–1320.</w:t>
      </w:r>
    </w:p>
    <w:p w14:paraId="611DE37E" w14:textId="77777777" w:rsidR="00BC5B68" w:rsidRPr="00BC5B68" w:rsidRDefault="00BC5B68" w:rsidP="00BC5B68">
      <w:pPr>
        <w:pStyle w:val="Bibliography"/>
      </w:pPr>
      <w:r w:rsidRPr="00BC5B68">
        <w:t>R Core Team. 2022. R: A Language and Environment for Statistical Computing. R Foundation for Statistical Computing.</w:t>
      </w:r>
    </w:p>
    <w:p w14:paraId="52AD4040" w14:textId="77777777" w:rsidR="00BC5B68" w:rsidRPr="00BC5B68" w:rsidRDefault="00BC5B68" w:rsidP="00BC5B68">
      <w:pPr>
        <w:pStyle w:val="Bibliography"/>
      </w:pPr>
      <w:proofErr w:type="spellStart"/>
      <w:r w:rsidRPr="00BC5B68">
        <w:lastRenderedPageBreak/>
        <w:t>Retana</w:t>
      </w:r>
      <w:proofErr w:type="spellEnd"/>
      <w:r w:rsidRPr="00BC5B68">
        <w:t xml:space="preserve">, J., and X. </w:t>
      </w:r>
      <w:proofErr w:type="spellStart"/>
      <w:r w:rsidRPr="00BC5B68">
        <w:t>Cerdá</w:t>
      </w:r>
      <w:proofErr w:type="spellEnd"/>
      <w:r w:rsidRPr="00BC5B68">
        <w:t xml:space="preserve">. 2000. Patterns of diversity and composition of Mediterranean ground ant communities tracking spatial and temporal variability in the thermal environment. </w:t>
      </w:r>
      <w:proofErr w:type="spellStart"/>
      <w:r w:rsidRPr="00BC5B68">
        <w:t>Oecologia</w:t>
      </w:r>
      <w:proofErr w:type="spellEnd"/>
      <w:r w:rsidRPr="00BC5B68">
        <w:t xml:space="preserve"> 123:436–444.</w:t>
      </w:r>
    </w:p>
    <w:p w14:paraId="5B86AB2B" w14:textId="77777777" w:rsidR="00BC5B68" w:rsidRPr="00BC5B68" w:rsidRDefault="00BC5B68" w:rsidP="00BC5B68">
      <w:pPr>
        <w:pStyle w:val="Bibliography"/>
      </w:pPr>
      <w:proofErr w:type="spellStart"/>
      <w:r w:rsidRPr="00BC5B68">
        <w:t>Schöb</w:t>
      </w:r>
      <w:proofErr w:type="spellEnd"/>
      <w:r w:rsidRPr="00BC5B68">
        <w:t xml:space="preserve">, C., B. J. Butterfield, and F. I. </w:t>
      </w:r>
      <w:proofErr w:type="spellStart"/>
      <w:r w:rsidRPr="00BC5B68">
        <w:t>Pugnaire</w:t>
      </w:r>
      <w:proofErr w:type="spellEnd"/>
      <w:r w:rsidRPr="00BC5B68">
        <w:t>. 2012. Foundation species influence trait‐based community assembly. New Phytologist 196:824–834.</w:t>
      </w:r>
    </w:p>
    <w:p w14:paraId="58617B3E" w14:textId="77777777" w:rsidR="00BC5B68" w:rsidRPr="00BC5B68" w:rsidRDefault="00BC5B68" w:rsidP="00BC5B68">
      <w:pPr>
        <w:pStyle w:val="Bibliography"/>
      </w:pPr>
      <w:r w:rsidRPr="00BC5B68">
        <w:t xml:space="preserve">Smith, T. W., and J. T. </w:t>
      </w:r>
      <w:proofErr w:type="spellStart"/>
      <w:r w:rsidRPr="00BC5B68">
        <w:t>Lundholm</w:t>
      </w:r>
      <w:proofErr w:type="spellEnd"/>
      <w:r w:rsidRPr="00BC5B68">
        <w:t xml:space="preserve">. 2010. Variation partitioning as a tool to distinguish between niche and neutral processes. </w:t>
      </w:r>
      <w:proofErr w:type="spellStart"/>
      <w:r w:rsidRPr="00BC5B68">
        <w:t>Ecography</w:t>
      </w:r>
      <w:proofErr w:type="spellEnd"/>
      <w:r w:rsidRPr="00BC5B68">
        <w:t xml:space="preserve"> 33:648–655.</w:t>
      </w:r>
    </w:p>
    <w:p w14:paraId="2EC1E592" w14:textId="77777777" w:rsidR="00BC5B68" w:rsidRPr="00BC5B68" w:rsidRDefault="00BC5B68" w:rsidP="00BC5B68">
      <w:pPr>
        <w:pStyle w:val="Bibliography"/>
      </w:pPr>
      <w:r w:rsidRPr="00BC5B68">
        <w:t>Swenson, N. G. 2014. Functional and phylogenetic ecology in R. Springer.</w:t>
      </w:r>
    </w:p>
    <w:p w14:paraId="5F90E907" w14:textId="77777777" w:rsidR="00BC5B68" w:rsidRPr="00BC5B68" w:rsidRDefault="00BC5B68" w:rsidP="00BC5B68">
      <w:pPr>
        <w:pStyle w:val="Bibliography"/>
      </w:pPr>
      <w:proofErr w:type="spellStart"/>
      <w:r w:rsidRPr="00BC5B68">
        <w:t>Tschinkel</w:t>
      </w:r>
      <w:proofErr w:type="spellEnd"/>
      <w:r w:rsidRPr="00BC5B68">
        <w:t xml:space="preserve">, W. R., and J. R. King. 2017. Ant community and habitat limit colony establishment by the fire ant, </w:t>
      </w:r>
      <w:proofErr w:type="spellStart"/>
      <w:r w:rsidRPr="00BC5B68">
        <w:t>Solenopsis</w:t>
      </w:r>
      <w:proofErr w:type="spellEnd"/>
      <w:r w:rsidRPr="00BC5B68">
        <w:t xml:space="preserve"> </w:t>
      </w:r>
      <w:proofErr w:type="spellStart"/>
      <w:r w:rsidRPr="00BC5B68">
        <w:t>invicta</w:t>
      </w:r>
      <w:proofErr w:type="spellEnd"/>
      <w:r w:rsidRPr="00BC5B68">
        <w:t>. Functional Ecology 31:955–964.</w:t>
      </w:r>
    </w:p>
    <w:p w14:paraId="5548AD53" w14:textId="77777777" w:rsidR="00BC5B68" w:rsidRPr="00BC5B68" w:rsidRDefault="00BC5B68" w:rsidP="00BC5B68">
      <w:pPr>
        <w:pStyle w:val="Bibliography"/>
      </w:pPr>
      <w:proofErr w:type="spellStart"/>
      <w:r w:rsidRPr="00BC5B68">
        <w:t>Vellend</w:t>
      </w:r>
      <w:proofErr w:type="spellEnd"/>
      <w:r w:rsidRPr="00BC5B68">
        <w:t>, M. 2010. Conceptual synthesis in community ecology. The quarterly review of biology 85:183–206.</w:t>
      </w:r>
    </w:p>
    <w:p w14:paraId="602E25B0" w14:textId="77777777" w:rsidR="00BC5B68" w:rsidRPr="00BC5B68" w:rsidRDefault="00BC5B68" w:rsidP="00BC5B68">
      <w:pPr>
        <w:pStyle w:val="Bibliography"/>
      </w:pPr>
      <w:proofErr w:type="spellStart"/>
      <w:r w:rsidRPr="00BC5B68">
        <w:t>Violle</w:t>
      </w:r>
      <w:proofErr w:type="spellEnd"/>
      <w:r w:rsidRPr="00BC5B68">
        <w:t xml:space="preserve">, C., B. J. </w:t>
      </w:r>
      <w:proofErr w:type="spellStart"/>
      <w:r w:rsidRPr="00BC5B68">
        <w:t>Enquist</w:t>
      </w:r>
      <w:proofErr w:type="spellEnd"/>
      <w:r w:rsidRPr="00BC5B68">
        <w:t>, B. J. McGill, L. Jiang, C. H. Albert, C. Hulshof, V. Jung, and J. Messier. 2012. The return of the variance: intraspecific variability in community ecology. Trends in Ecology &amp; Evolution 27:244–252.</w:t>
      </w:r>
    </w:p>
    <w:p w14:paraId="6568B74A" w14:textId="77777777" w:rsidR="00BC5B68" w:rsidRPr="00BC5B68" w:rsidRDefault="00BC5B68" w:rsidP="00BC5B68">
      <w:pPr>
        <w:pStyle w:val="Bibliography"/>
      </w:pPr>
      <w:proofErr w:type="spellStart"/>
      <w:r w:rsidRPr="00BC5B68">
        <w:t>Violle</w:t>
      </w:r>
      <w:proofErr w:type="spellEnd"/>
      <w:r w:rsidRPr="00BC5B68">
        <w:t xml:space="preserve">, C., M.-L. </w:t>
      </w:r>
      <w:proofErr w:type="spellStart"/>
      <w:r w:rsidRPr="00BC5B68">
        <w:t>Navas</w:t>
      </w:r>
      <w:proofErr w:type="spellEnd"/>
      <w:r w:rsidRPr="00BC5B68">
        <w:t xml:space="preserve">, D. Vile, E. </w:t>
      </w:r>
      <w:proofErr w:type="spellStart"/>
      <w:r w:rsidRPr="00BC5B68">
        <w:t>Kazakou</w:t>
      </w:r>
      <w:proofErr w:type="spellEnd"/>
      <w:r w:rsidRPr="00BC5B68">
        <w:t xml:space="preserve">, C. </w:t>
      </w:r>
      <w:proofErr w:type="spellStart"/>
      <w:r w:rsidRPr="00BC5B68">
        <w:t>Fortunel</w:t>
      </w:r>
      <w:proofErr w:type="spellEnd"/>
      <w:r w:rsidRPr="00BC5B68">
        <w:t>, I. Hummel, and E. Garnier. 2007. Let the concept of trait be functional! Oikos 116:882–892.</w:t>
      </w:r>
    </w:p>
    <w:p w14:paraId="7D4C705D" w14:textId="77777777" w:rsidR="00BC5B68" w:rsidRPr="00BC5B68" w:rsidRDefault="00BC5B68" w:rsidP="00BC5B68">
      <w:pPr>
        <w:pStyle w:val="Bibliography"/>
      </w:pPr>
      <w:r w:rsidRPr="00BC5B68">
        <w:t xml:space="preserve">Weiser, M. D., and M. </w:t>
      </w:r>
      <w:proofErr w:type="spellStart"/>
      <w:r w:rsidRPr="00BC5B68">
        <w:t>Kaspari</w:t>
      </w:r>
      <w:proofErr w:type="spellEnd"/>
      <w:r w:rsidRPr="00BC5B68">
        <w:t xml:space="preserve">. 2006. Ecological </w:t>
      </w:r>
      <w:proofErr w:type="spellStart"/>
      <w:r w:rsidRPr="00BC5B68">
        <w:t>morphospace</w:t>
      </w:r>
      <w:proofErr w:type="spellEnd"/>
      <w:r w:rsidRPr="00BC5B68">
        <w:t xml:space="preserve"> of New World ants. Ecological Entomology 31:131–142.</w:t>
      </w:r>
    </w:p>
    <w:p w14:paraId="787FA1DC" w14:textId="77777777" w:rsidR="00BC5B68" w:rsidRPr="00BC5B68" w:rsidRDefault="00BC5B68" w:rsidP="00BC5B68">
      <w:pPr>
        <w:pStyle w:val="Bibliography"/>
      </w:pPr>
      <w:proofErr w:type="spellStart"/>
      <w:r w:rsidRPr="00BC5B68">
        <w:t>Whitford</w:t>
      </w:r>
      <w:proofErr w:type="spellEnd"/>
      <w:r w:rsidRPr="00BC5B68">
        <w:t>, W. G. 2000. Keystone arthropods as webmasters in desert ecosystems. Invertebrates as webmasters in ecosystems:25–41.</w:t>
      </w:r>
    </w:p>
    <w:p w14:paraId="5FB650C9" w14:textId="3ECA4ADC"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2T17:16:00Z" w:initials="c">
    <w:p w14:paraId="2B46A712" w14:textId="2E9B330F" w:rsidR="00822AA8" w:rsidRDefault="00822AA8">
      <w:pPr>
        <w:pStyle w:val="CommentText"/>
      </w:pPr>
      <w:r>
        <w:rPr>
          <w:rStyle w:val="CommentReference"/>
        </w:rPr>
        <w:annotationRef/>
      </w:r>
      <w:r>
        <w:t xml:space="preserve">Do I need to formally test that these env gradients are stress gradients for ants or will most agree that </w:t>
      </w:r>
      <w:proofErr w:type="spellStart"/>
      <w:r>
        <w:t>precip</w:t>
      </w:r>
      <w:proofErr w:type="spellEnd"/>
      <w:r>
        <w:t xml:space="preserve"> and temp is stress in deserts</w:t>
      </w:r>
    </w:p>
  </w:comment>
  <w:comment w:id="1" w:author="cicad" w:date="2022-10-12T17:16:00Z" w:initials="c">
    <w:p w14:paraId="7FB20B84" w14:textId="18BF6213" w:rsidR="00822AA8" w:rsidRDefault="00822AA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46A712" w15:done="0"/>
  <w15:commentEx w15:paraId="7FB20B84" w15:paraIdParent="2B46A7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7508" w16cex:dateUtc="2022-10-12T21:16:00Z"/>
  <w16cex:commentExtensible w16cex:durableId="26F17509" w16cex:dateUtc="2022-10-12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46A712" w16cid:durableId="26F17508"/>
  <w16cid:commentId w16cid:paraId="7FB20B84" w16cid:durableId="26F175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F718C" w14:textId="77777777" w:rsidR="00A707F7" w:rsidRDefault="00A707F7" w:rsidP="002A1989">
      <w:pPr>
        <w:spacing w:after="0" w:line="240" w:lineRule="auto"/>
      </w:pPr>
      <w:r>
        <w:separator/>
      </w:r>
    </w:p>
  </w:endnote>
  <w:endnote w:type="continuationSeparator" w:id="0">
    <w:p w14:paraId="4F0DAD48" w14:textId="77777777" w:rsidR="00A707F7" w:rsidRDefault="00A707F7"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Arial"/>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6586E" w14:textId="77777777" w:rsidR="00A707F7" w:rsidRDefault="00A707F7" w:rsidP="002A1989">
      <w:pPr>
        <w:spacing w:after="0" w:line="240" w:lineRule="auto"/>
      </w:pPr>
      <w:r>
        <w:separator/>
      </w:r>
    </w:p>
  </w:footnote>
  <w:footnote w:type="continuationSeparator" w:id="0">
    <w:p w14:paraId="4EB6133D" w14:textId="77777777" w:rsidR="00A707F7" w:rsidRDefault="00A707F7"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NK0FAIXX0J0tAAAA"/>
  </w:docVars>
  <w:rsids>
    <w:rsidRoot w:val="00F85AF7"/>
    <w:rsid w:val="00003052"/>
    <w:rsid w:val="00035080"/>
    <w:rsid w:val="00037B70"/>
    <w:rsid w:val="00044E2C"/>
    <w:rsid w:val="000456E9"/>
    <w:rsid w:val="0004619A"/>
    <w:rsid w:val="00066D7D"/>
    <w:rsid w:val="00070F4D"/>
    <w:rsid w:val="00087BC9"/>
    <w:rsid w:val="000A4340"/>
    <w:rsid w:val="000B2DFB"/>
    <w:rsid w:val="000C2F34"/>
    <w:rsid w:val="000D381E"/>
    <w:rsid w:val="00120C16"/>
    <w:rsid w:val="0012666A"/>
    <w:rsid w:val="001433BF"/>
    <w:rsid w:val="00146C90"/>
    <w:rsid w:val="001473F2"/>
    <w:rsid w:val="00184096"/>
    <w:rsid w:val="001B6B3A"/>
    <w:rsid w:val="001D1C47"/>
    <w:rsid w:val="002018AD"/>
    <w:rsid w:val="002030DD"/>
    <w:rsid w:val="002139DF"/>
    <w:rsid w:val="00230FF8"/>
    <w:rsid w:val="00295EE0"/>
    <w:rsid w:val="002A1989"/>
    <w:rsid w:val="002C47C4"/>
    <w:rsid w:val="002D4D56"/>
    <w:rsid w:val="002D7623"/>
    <w:rsid w:val="0031105D"/>
    <w:rsid w:val="00345AFA"/>
    <w:rsid w:val="0035183A"/>
    <w:rsid w:val="0035308E"/>
    <w:rsid w:val="00381AF9"/>
    <w:rsid w:val="0039702A"/>
    <w:rsid w:val="003A35FA"/>
    <w:rsid w:val="003B606A"/>
    <w:rsid w:val="003D0436"/>
    <w:rsid w:val="003F2DD9"/>
    <w:rsid w:val="004351FE"/>
    <w:rsid w:val="00441973"/>
    <w:rsid w:val="00442457"/>
    <w:rsid w:val="00442C69"/>
    <w:rsid w:val="004768C0"/>
    <w:rsid w:val="00484D2A"/>
    <w:rsid w:val="00494690"/>
    <w:rsid w:val="004B42B9"/>
    <w:rsid w:val="004C16D3"/>
    <w:rsid w:val="004D0AB0"/>
    <w:rsid w:val="004D17A6"/>
    <w:rsid w:val="004D3EA1"/>
    <w:rsid w:val="004E2933"/>
    <w:rsid w:val="004E4EA9"/>
    <w:rsid w:val="004F52F4"/>
    <w:rsid w:val="005001EA"/>
    <w:rsid w:val="0050553B"/>
    <w:rsid w:val="00553676"/>
    <w:rsid w:val="00555A1E"/>
    <w:rsid w:val="00561A7B"/>
    <w:rsid w:val="005711DD"/>
    <w:rsid w:val="0057235E"/>
    <w:rsid w:val="00576809"/>
    <w:rsid w:val="00592A07"/>
    <w:rsid w:val="005B36AF"/>
    <w:rsid w:val="005C0A4B"/>
    <w:rsid w:val="005C349E"/>
    <w:rsid w:val="005D050A"/>
    <w:rsid w:val="005D2290"/>
    <w:rsid w:val="00601923"/>
    <w:rsid w:val="00603C99"/>
    <w:rsid w:val="00603CF9"/>
    <w:rsid w:val="00611F2F"/>
    <w:rsid w:val="00616652"/>
    <w:rsid w:val="006211A2"/>
    <w:rsid w:val="00640664"/>
    <w:rsid w:val="00646B46"/>
    <w:rsid w:val="006518EF"/>
    <w:rsid w:val="00665E4D"/>
    <w:rsid w:val="00684C7E"/>
    <w:rsid w:val="006939FB"/>
    <w:rsid w:val="00694DE4"/>
    <w:rsid w:val="006A5EFA"/>
    <w:rsid w:val="006B1A86"/>
    <w:rsid w:val="006D02EC"/>
    <w:rsid w:val="006E0893"/>
    <w:rsid w:val="006F4BA5"/>
    <w:rsid w:val="007034D2"/>
    <w:rsid w:val="007378C4"/>
    <w:rsid w:val="00747280"/>
    <w:rsid w:val="00752AD1"/>
    <w:rsid w:val="0075412A"/>
    <w:rsid w:val="00755E21"/>
    <w:rsid w:val="00760461"/>
    <w:rsid w:val="007776F9"/>
    <w:rsid w:val="007B259B"/>
    <w:rsid w:val="007D48E7"/>
    <w:rsid w:val="007E3FC2"/>
    <w:rsid w:val="007F32DB"/>
    <w:rsid w:val="00815592"/>
    <w:rsid w:val="00822AA8"/>
    <w:rsid w:val="008326BB"/>
    <w:rsid w:val="00870A0F"/>
    <w:rsid w:val="00893064"/>
    <w:rsid w:val="00895768"/>
    <w:rsid w:val="008A3C50"/>
    <w:rsid w:val="008B678B"/>
    <w:rsid w:val="008D3E69"/>
    <w:rsid w:val="008F6E48"/>
    <w:rsid w:val="00901D4D"/>
    <w:rsid w:val="00912C98"/>
    <w:rsid w:val="00916869"/>
    <w:rsid w:val="00923ED2"/>
    <w:rsid w:val="00944C51"/>
    <w:rsid w:val="009509E1"/>
    <w:rsid w:val="00982492"/>
    <w:rsid w:val="009B0E1A"/>
    <w:rsid w:val="009C4CE4"/>
    <w:rsid w:val="009D6175"/>
    <w:rsid w:val="009E3B73"/>
    <w:rsid w:val="00A045B2"/>
    <w:rsid w:val="00A26681"/>
    <w:rsid w:val="00A47B10"/>
    <w:rsid w:val="00A50C51"/>
    <w:rsid w:val="00A52A7D"/>
    <w:rsid w:val="00A64042"/>
    <w:rsid w:val="00A707F7"/>
    <w:rsid w:val="00A81B25"/>
    <w:rsid w:val="00A96D88"/>
    <w:rsid w:val="00AA64A0"/>
    <w:rsid w:val="00AD2336"/>
    <w:rsid w:val="00AE14DF"/>
    <w:rsid w:val="00B00C0E"/>
    <w:rsid w:val="00B26C99"/>
    <w:rsid w:val="00B3102D"/>
    <w:rsid w:val="00B32787"/>
    <w:rsid w:val="00B35238"/>
    <w:rsid w:val="00B45D4C"/>
    <w:rsid w:val="00B46279"/>
    <w:rsid w:val="00B54B9E"/>
    <w:rsid w:val="00B73EF0"/>
    <w:rsid w:val="00B809EC"/>
    <w:rsid w:val="00B8449F"/>
    <w:rsid w:val="00B87334"/>
    <w:rsid w:val="00B9636B"/>
    <w:rsid w:val="00BA6B8A"/>
    <w:rsid w:val="00BB6C69"/>
    <w:rsid w:val="00BC1E81"/>
    <w:rsid w:val="00BC5B68"/>
    <w:rsid w:val="00C2166E"/>
    <w:rsid w:val="00C309C9"/>
    <w:rsid w:val="00C33FC4"/>
    <w:rsid w:val="00C5011E"/>
    <w:rsid w:val="00C61B24"/>
    <w:rsid w:val="00C630BC"/>
    <w:rsid w:val="00C735D2"/>
    <w:rsid w:val="00C91B38"/>
    <w:rsid w:val="00CB40A2"/>
    <w:rsid w:val="00CC309E"/>
    <w:rsid w:val="00CD245E"/>
    <w:rsid w:val="00D11B12"/>
    <w:rsid w:val="00D30482"/>
    <w:rsid w:val="00D312BA"/>
    <w:rsid w:val="00D357CC"/>
    <w:rsid w:val="00D4352E"/>
    <w:rsid w:val="00D55054"/>
    <w:rsid w:val="00D64B3E"/>
    <w:rsid w:val="00D85F2C"/>
    <w:rsid w:val="00D96A34"/>
    <w:rsid w:val="00DC1C3D"/>
    <w:rsid w:val="00E02A6E"/>
    <w:rsid w:val="00E14562"/>
    <w:rsid w:val="00E27237"/>
    <w:rsid w:val="00E31454"/>
    <w:rsid w:val="00E51BAC"/>
    <w:rsid w:val="00E55864"/>
    <w:rsid w:val="00E62E26"/>
    <w:rsid w:val="00E65DF6"/>
    <w:rsid w:val="00E71296"/>
    <w:rsid w:val="00E81A3A"/>
    <w:rsid w:val="00E92187"/>
    <w:rsid w:val="00EA48EC"/>
    <w:rsid w:val="00ED1EA0"/>
    <w:rsid w:val="00F0217F"/>
    <w:rsid w:val="00F058E6"/>
    <w:rsid w:val="00F221FA"/>
    <w:rsid w:val="00F4026F"/>
    <w:rsid w:val="00F5200F"/>
    <w:rsid w:val="00F85AF7"/>
    <w:rsid w:val="00FA145C"/>
    <w:rsid w:val="00FA1B2D"/>
    <w:rsid w:val="00FA5380"/>
    <w:rsid w:val="00FA6331"/>
    <w:rsid w:val="00FE098B"/>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0</TotalTime>
  <Pages>20</Pages>
  <Words>13850</Words>
  <Characters>78949</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171</cp:revision>
  <dcterms:created xsi:type="dcterms:W3CDTF">2022-08-11T17:28:00Z</dcterms:created>
  <dcterms:modified xsi:type="dcterms:W3CDTF">2022-10-1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lGs5C4y"/&gt;&lt;style id="http://www.zotero.org/styles/ecology" hasBibliography="1" bibliographyStyleHasBeenSet="1"/&gt;&lt;prefs&gt;&lt;pref name="fieldType" value="Field"/&gt;&lt;/prefs&gt;&lt;/data&gt;</vt:lpwstr>
  </property>
</Properties>
</file>